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0BD238" w14:textId="3B1F9A2E" w:rsidR="00586559" w:rsidRDefault="00586559" w:rsidP="00586559">
      <w:pPr>
        <w:jc w:val="center"/>
      </w:pPr>
      <w:r w:rsidRPr="00B60667">
        <w:t>Full reference list for</w:t>
      </w:r>
      <w:r>
        <w:t xml:space="preserve"> the Schizomida Trait Data Base</w:t>
      </w:r>
    </w:p>
    <w:p w14:paraId="618EAEBA" w14:textId="77777777" w:rsidR="00586559" w:rsidRDefault="00586559" w:rsidP="00586559">
      <w:pPr>
        <w:widowControl w:val="0"/>
        <w:autoSpaceDE w:val="0"/>
        <w:autoSpaceDN w:val="0"/>
        <w:adjustRightInd w:val="0"/>
      </w:pPr>
    </w:p>
    <w:p w14:paraId="4975174D" w14:textId="77777777" w:rsidR="00586559" w:rsidRDefault="00586559" w:rsidP="00586559">
      <w:pPr>
        <w:widowControl w:val="0"/>
        <w:autoSpaceDE w:val="0"/>
        <w:autoSpaceDN w:val="0"/>
        <w:adjustRightInd w:val="0"/>
      </w:pPr>
    </w:p>
    <w:p w14:paraId="441E5CF5" w14:textId="0C8FA6FA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Abrams KM</w:t>
      </w:r>
      <w:r w:rsidR="00705FED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5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troglobitic schizomid (Hubbardiidae: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aradraculoid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) from the Pilbara region, Western Austral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cords of the Western Australian Museu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0: 132–136.</w:t>
      </w:r>
    </w:p>
    <w:p w14:paraId="5BE10828" w14:textId="5643AC79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brams KM, Huey JA, Hillyer MJ, Didham RK</w:t>
      </w:r>
      <w:r w:rsidR="00705FED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2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systematic revision of Draculoides (Schizomida: Hubbardiidae) of the Pilbara, Western Australia, Part I: the Western Pilbar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864: 1–75.</w:t>
      </w:r>
    </w:p>
    <w:p w14:paraId="6302C89C" w14:textId="1932EB83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brams KM, Huey JA, Hillyer MJ, Humphreys WF, Didham RK</w:t>
      </w:r>
      <w:r w:rsidR="00705FED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oo hot to handle: Cenozoic aridification drives multiple independent incursions of Schizomida (Hubbardiidae) into hypogean environments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Molecular Phylogenetics and Evolution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139: 1–12.</w:t>
      </w:r>
    </w:p>
    <w:p w14:paraId="7CD6FFF4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1977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Dos nuevas especies de Schizomus Arachnida: Schizomida de Cub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Poeyana</w:t>
      </w:r>
      <w:r w:rsidRPr="00C57D1B">
        <w:rPr>
          <w:rFonts w:ascii="Calibri" w:hAnsi="Calibri" w:cs="Calibri"/>
          <w:noProof/>
          <w:kern w:val="0"/>
          <w:lang w:val="es-ES"/>
        </w:rPr>
        <w:t>: 1–8.</w:t>
      </w:r>
    </w:p>
    <w:p w14:paraId="5F263A6F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1989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Adiciones al orden Schizomida (Arachnida) en Cub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Poeyan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387: 1–45.</w:t>
      </w:r>
    </w:p>
    <w:p w14:paraId="589CABD5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1995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Arácnidos de Nicaragua. 5. Nueva especie de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Stenochr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(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Nicaragua Entmologic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34: 9–15.</w:t>
      </w:r>
    </w:p>
    <w:p w14:paraId="0D78FFB8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2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Dos géneros nuevos de Hubbardiidae (Arachnida: Schizomida) de Cub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5: 3–9.</w:t>
      </w:r>
    </w:p>
    <w:p w14:paraId="75F6FA8D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4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Arácnidos de República Dominicana. Palpigradi, Schizomida, Solifugae y Thelyphonida (Chelicerata: Arachnida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, volumen especial monográfico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2: 1–63.</w:t>
      </w:r>
    </w:p>
    <w:p w14:paraId="1EF6E2B8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4b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Nueva especie de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owlandi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Reddell &amp; Cokendolpher, 1995 (Schizomida:Hubbardiidae) de Cuba oriental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1995: 211–214.</w:t>
      </w:r>
    </w:p>
    <w:p w14:paraId="00646B1D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9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Dos nuevas especies de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Hansenochr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y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owlandi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(Schizomida: Hubbardiidae) de Costa Ric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Boletin de la Sociedad Entomológica Aragones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45: 253–257.</w:t>
      </w:r>
    </w:p>
    <w:p w14:paraId="276DE8D7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0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Schizomida de Sudamérica (Chelicerata: Arachnida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Boletin de la Sociedad Entomológica Aragones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46: 203–234.</w:t>
      </w:r>
    </w:p>
    <w:p w14:paraId="3E8A4784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0b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Nuevos arácnidos de Puerto Rico (Arachnida: Amblypygi, Araneae, Opiliones, Parasitiformes, Schizomida, Scorpiones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Boletin de la Sociedad Entomológica Aragones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47: 55–64.</w:t>
      </w:r>
    </w:p>
    <w:p w14:paraId="59E658C9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1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Género nuevo de Hubbardiidae (Arachnida: Schizomida) para Jamaic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olenodo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9: 12–19.</w:t>
      </w:r>
    </w:p>
    <w:p w14:paraId="74E8FBF2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Armas LF d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wo new genera of African whip scorpions (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Arthropoda Select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23: 97–105.</w:t>
      </w:r>
    </w:p>
    <w:p w14:paraId="29166675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8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Una especie nueva de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Luisarmasi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del oriente de Cuba y descripcion de la hembra de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Pinero marmore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(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33: 81–88.</w:t>
      </w:r>
    </w:p>
    <w:p w14:paraId="5B654D93" w14:textId="380D7954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Abud Antun AJ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1990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El orden Schizomida (Arachnida) en Republica Dominican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Poeyan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393: 1–23.</w:t>
      </w:r>
    </w:p>
    <w:p w14:paraId="585DEDA6" w14:textId="62498544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Abud Antun AJ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2</w:t>
      </w:r>
      <w:r w:rsidRPr="00C57D1B">
        <w:rPr>
          <w:rFonts w:ascii="Calibri" w:hAnsi="Calibri" w:cs="Calibri"/>
          <w:noProof/>
          <w:kern w:val="0"/>
          <w:lang w:val="es-ES"/>
        </w:rPr>
        <w:t>. Tres nuevas especies de ‘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owlandius’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(Schizomida: Hubbardiidae) de República Dominicana, Antillas Mayore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</w:t>
      </w:r>
      <w:r w:rsidRPr="00D42E15">
        <w:rPr>
          <w:rFonts w:ascii="Calibri" w:hAnsi="Calibri" w:cs="Calibri"/>
          <w:noProof/>
          <w:kern w:val="0"/>
          <w:lang w:val="en-GB"/>
        </w:rPr>
        <w:t>: 11–17.</w:t>
      </w:r>
    </w:p>
    <w:p w14:paraId="2672CCB4" w14:textId="6D8FC36A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705FED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Cokendolpher JC</w:t>
      </w:r>
      <w:r w:rsidRPr="00705FED">
        <w:rPr>
          <w:rFonts w:ascii="Calibri" w:hAnsi="Calibri" w:cs="Calibri"/>
          <w:noProof/>
          <w:kern w:val="0"/>
          <w:lang w:val="es-ES"/>
        </w:rPr>
        <w:t xml:space="preserve">. </w:t>
      </w:r>
      <w:r w:rsidRPr="00705FED">
        <w:rPr>
          <w:rFonts w:ascii="Calibri" w:hAnsi="Calibri" w:cs="Calibri"/>
          <w:b/>
          <w:bCs/>
          <w:noProof/>
          <w:kern w:val="0"/>
          <w:lang w:val="es-ES"/>
        </w:rPr>
        <w:t>2001</w:t>
      </w:r>
      <w:r w:rsidRPr="00705FED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>Comments on some schizomids from the Dominican Republic, with description of a new species of ‘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owlandius’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>: 3–6.</w:t>
      </w:r>
    </w:p>
    <w:p w14:paraId="1D23CF3D" w14:textId="3FF60913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lastRenderedPageBreak/>
        <w:t>Armas LF de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Colmenares-García P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6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Nuevo género de Hubbardiidae (Arachnida: Schizomida) del Zulia, Venezuel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Boletin de la Sociedad Entomológica Aragones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39: 27–30.</w:t>
      </w:r>
    </w:p>
    <w:p w14:paraId="01D21355" w14:textId="381CD713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Cruz-López J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9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Especie nueva de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Stenochr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(Schizomida: Hubbardiidae) de Oaxaca, México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Solenodon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8: 20–24.</w:t>
      </w:r>
    </w:p>
    <w:p w14:paraId="733C51E2" w14:textId="1A8955E5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Delgado-Santa L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2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Nuevo género de Hubbardiidae (Arachnida: Schizomida) de la Cordillera Occidental de los Andes, Colombi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21: 139–143.</w:t>
      </w:r>
    </w:p>
    <w:p w14:paraId="6C1E392C" w14:textId="16E15210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Delgado-Santa L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2b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Nueva especie de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Piaro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de la Cordillera Occidental de los Andes Colombianos y segundo registro de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Stenochrus portoricensi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Chamberlin, 1922 para Colombia (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Boletín de la Sociedad Entomológica Aragones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50: 183–186.</w:t>
      </w:r>
    </w:p>
    <w:p w14:paraId="5E84374E" w14:textId="5B6DA87B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, Díaz RB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Barroso A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6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Nueva localidad para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Cubacanthozomus rowlandi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(Dumitresco, 1973)(Schizomida: Hubbardiidae), el más enigmático esquizómido cubano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28: 151–152.</w:t>
      </w:r>
    </w:p>
    <w:p w14:paraId="114AA1F3" w14:textId="1C0C6A16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, Díaz RB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Barroso A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7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Redescription of the monotypic genus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Cubacantho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 and conservation status of its type-specie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323: 534–546.</w:t>
      </w:r>
    </w:p>
    <w:p w14:paraId="7733AF5B" w14:textId="29BBB999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705FED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Rehfeldt S</w:t>
      </w:r>
      <w:r w:rsidRPr="00705FED">
        <w:rPr>
          <w:rFonts w:ascii="Calibri" w:hAnsi="Calibri" w:cs="Calibri"/>
          <w:noProof/>
          <w:kern w:val="0"/>
          <w:lang w:val="es-ES"/>
        </w:rPr>
        <w:t xml:space="preserve">. </w:t>
      </w:r>
      <w:r w:rsidRPr="00705FED">
        <w:rPr>
          <w:rFonts w:ascii="Calibri" w:hAnsi="Calibri" w:cs="Calibri"/>
          <w:b/>
          <w:bCs/>
          <w:noProof/>
          <w:kern w:val="0"/>
          <w:lang w:val="es-ES"/>
        </w:rPr>
        <w:t>2015</w:t>
      </w:r>
      <w:r w:rsidRPr="00705FED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tenochrus portoricens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,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 xml:space="preserve"> Zomus bagnalli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nd a new genus of schizomids ( Schizomida : Hubbardiidae ) from a greenhouse in Frankfurt am Main , Germany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Arachnologische Mitteilungen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49: 55–61.</w:t>
      </w:r>
    </w:p>
    <w:p w14:paraId="14DB2C39" w14:textId="2D680336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Teruel R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9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Nuevas consideraciones sobre algunos géneros de esquizómidos troglomorfos de Cuba (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Boletín de la Sociedad Entomológica Aragonesa Sociedad Entomológica Aragones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45: 447–451.</w:t>
      </w:r>
    </w:p>
    <w:p w14:paraId="373C4B6B" w14:textId="6B02C3F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Teruel R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1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On the fossil Schizomids (Schizomida: Hubbariidae) from Dominican Republic amber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Boletin de la Sociedad Entomológica Aragones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48: 335–336.</w:t>
      </w:r>
    </w:p>
    <w:p w14:paraId="1F261101" w14:textId="01263A8C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, Villarreal MO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Colmenares-García P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9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New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owlandi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Reddell &amp; Cokendolpher, 1995 (Schizomida: Hubbardiidae) of the Sierra San Luis, Venezuela noroccidental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Papéis Avulsos de Zoologi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49: 361–368.</w:t>
      </w:r>
    </w:p>
    <w:p w14:paraId="126711A2" w14:textId="57E927F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, Villarreal MO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Víquez C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0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New species of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ura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Reddell &amp; Cokendolpher, 1995 (Schizomida: Hubbardiidae) in Costa Ric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Papeis Avulsos de Zoologi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48: 77–86.</w:t>
      </w:r>
    </w:p>
    <w:p w14:paraId="171C2528" w14:textId="67605D14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Víquez C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9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Primer registro del género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Piaro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Villarreal , Giupponi et Tourinho, 2008 (Schizomida: Hubbardiidae) en Centroamérica, con la decripción de una especie nueva de Costa Ric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Boletin de la Sociedad Entomológica Aragones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44: 131–133.</w:t>
      </w:r>
    </w:p>
    <w:p w14:paraId="2DCA36F0" w14:textId="7F255B99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="00705FED" w:rsidRPr="00705FED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Víquez C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0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Nuevos Hubbardiidae (Arachnida: Schizomida) de América Central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Boletin de la Sociedad Entomológica Aragones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46: 9–21.</w:t>
      </w:r>
    </w:p>
    <w:p w14:paraId="41AA72FF" w14:textId="7346FAC5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</w:t>
      </w:r>
      <w:r w:rsidR="00705FED" w:rsidRPr="00C01823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Víquez C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4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Aracnofauna de las Isla del Coco, Costa Rica, y descripción de un nuevo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Surazom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(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25: 71–75.</w:t>
      </w:r>
    </w:p>
    <w:p w14:paraId="430A8A5C" w14:textId="3754F35E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Armas LF de, Víquez C</w:t>
      </w:r>
      <w:r w:rsidR="00C01823" w:rsidRPr="00C01823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Miranda R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0b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Adiciones a la fauna panameña de esquizómidos (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oletín de la Sociedad Entomológica Aragones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6: 91–94.</w:t>
      </w:r>
    </w:p>
    <w:p w14:paraId="066AD09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astawade D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Redescription of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chizomus buxton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Gravely from Sri Lanka on the basis of syntypes deposited in the Zoological Survey of India, Calcutta by F.H. Gravely 1915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he Journal of the Bombay Natural History Socie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98: 133–137.</w:t>
      </w:r>
    </w:p>
    <w:p w14:paraId="4AD0797C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astawade D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wo new species of schizomids from India with range extension for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chizomus tikader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he Journal of the Bombay Natural History Socie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99: 90–95.</w:t>
      </w:r>
    </w:p>
    <w:p w14:paraId="3AD15AF8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lastRenderedPageBreak/>
        <w:t>Bastawade D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Revision of some species of family Schizomidae (Arachnida: Schizomida) on the basis of types deposited by F. H. Gravely (1911-1925) in the national ZSI, Kolkat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he Journal of the Bombay Natural History Socie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01: 211–220.</w:t>
      </w:r>
    </w:p>
    <w:p w14:paraId="0C9BBC88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astawade D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rachnida: Scorpionida, Uropygi, Schizomida and </w:t>
      </w:r>
      <w:r>
        <w:rPr>
          <w:rFonts w:ascii="Calibri" w:hAnsi="Calibri" w:cs="Calibri"/>
          <w:noProof/>
          <w:kern w:val="0"/>
          <w:lang w:val="en-GB"/>
        </w:rPr>
        <w:t>o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ncopodid Opiliones (Chelicerat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Fauna of Arunachal Pradesh, State Fauna Series</w:t>
      </w:r>
      <w:r w:rsidRPr="00D42E15">
        <w:rPr>
          <w:rFonts w:ascii="Calibri" w:hAnsi="Calibri" w:cs="Calibri"/>
          <w:noProof/>
          <w:kern w:val="0"/>
          <w:lang w:val="en-GB"/>
        </w:rPr>
        <w:t>.449–465.</w:t>
      </w:r>
    </w:p>
    <w:p w14:paraId="4D9C581D" w14:textId="5D61FDF2" w:rsidR="00586559" w:rsidRP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de-DE"/>
        </w:rPr>
      </w:pPr>
      <w:r w:rsidRPr="00C01823">
        <w:rPr>
          <w:rFonts w:ascii="Calibri" w:hAnsi="Calibri" w:cs="Calibri"/>
          <w:b/>
          <w:bCs/>
          <w:noProof/>
          <w:kern w:val="0"/>
          <w:lang w:val="es-ES"/>
        </w:rPr>
        <w:t>Bonaldo A</w:t>
      </w:r>
      <w:r w:rsidR="00C01823" w:rsidRPr="00C01823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01823">
        <w:rPr>
          <w:rFonts w:ascii="Calibri" w:hAnsi="Calibri" w:cs="Calibri"/>
          <w:b/>
          <w:bCs/>
          <w:noProof/>
          <w:kern w:val="0"/>
          <w:lang w:val="es-ES"/>
        </w:rPr>
        <w:t xml:space="preserve"> Pinto-da-Rocha R</w:t>
      </w:r>
      <w:r w:rsidRPr="00C01823">
        <w:rPr>
          <w:rFonts w:ascii="Calibri" w:hAnsi="Calibri" w:cs="Calibri"/>
          <w:noProof/>
          <w:kern w:val="0"/>
          <w:lang w:val="es-ES"/>
        </w:rPr>
        <w:t xml:space="preserve">. </w:t>
      </w:r>
      <w:r w:rsidRPr="00C01823">
        <w:rPr>
          <w:rFonts w:ascii="Calibri" w:hAnsi="Calibri" w:cs="Calibri"/>
          <w:b/>
          <w:bCs/>
          <w:noProof/>
          <w:kern w:val="0"/>
          <w:lang w:val="es-ES"/>
        </w:rPr>
        <w:t>2007</w:t>
      </w:r>
      <w:r w:rsidRPr="00C01823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A new species of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ura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, Schizomida) from Brazilian Oriental Amazonia.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Revista Brasileira de Zoologia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24: 323–326.</w:t>
      </w:r>
    </w:p>
    <w:p w14:paraId="01ED3EE9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Börner C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04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Beiträge zur Morphologie der Arthropoden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logic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2: 1–174.</w:t>
      </w:r>
    </w:p>
    <w:p w14:paraId="0593131E" w14:textId="2BA11464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riggs TS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Hom K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6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chizomid whipscorpion from California with notes on the other (Uropygi: Schizom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he Pan-Pacific entomologist.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2: 270–274.</w:t>
      </w:r>
    </w:p>
    <w:p w14:paraId="7651084A" w14:textId="0C2A5539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riggs TS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Hom K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cavernicolous whip-scorpion from the northern Mojave desert, California (Schizomida: Schizom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California Academy of Scienc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98: 3–7.</w:t>
      </w:r>
    </w:p>
    <w:p w14:paraId="1DB7FE07" w14:textId="22057501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riggs TS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Hom K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and new records of </w:t>
      </w:r>
      <w:r>
        <w:rPr>
          <w:rFonts w:ascii="Calibri" w:hAnsi="Calibri" w:cs="Calibri"/>
          <w:noProof/>
          <w:kern w:val="0"/>
          <w:lang w:val="en-GB"/>
        </w:rPr>
        <w:t>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chizomids frome the central coastal California (Schizomida: Schizomidae: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roceedings of the California Academy of Scienc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5: 83–88.</w:t>
      </w:r>
    </w:p>
    <w:p w14:paraId="3699268A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Brignoli P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3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ote sulla morfologia dei genitali degli schizomidi e diagnosi preliminari di due nuove specie del messico (Arachnida, Schizomida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Fragmenta Entomologic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9: 1–9.</w:t>
      </w:r>
    </w:p>
    <w:p w14:paraId="2C68475D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Brignoli PM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1974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Subterranean fauna of Mexico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Academia Nazionale dei Lincei, Problemi Attuali di Scienzia e di Cultur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171: 143–152.</w:t>
      </w:r>
    </w:p>
    <w:p w14:paraId="37867C59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Brignoli PM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1974b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Un nuovo Schizomida delle Batu Caves in Malesia (Arachnida, Schizom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ue suisse de zoologie.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81: 731–735.</w:t>
      </w:r>
    </w:p>
    <w:p w14:paraId="3D5D39B3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ambridge OP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87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On a new family and genus and two new species of Thelyphonide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Magazine of Natural Histor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60: 409-413 + plate XXII.</w:t>
      </w:r>
    </w:p>
    <w:p w14:paraId="3C7B59ED" w14:textId="3132CC7E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amilo G.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Cokendolpher J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Schizomidae de Puerto Rico (Arachnida: Schizom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Caribbean Journal of Scienc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4: 52–59.</w:t>
      </w:r>
    </w:p>
    <w:p w14:paraId="6335A107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hamberlin RV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2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wo new American arachnids of the order Pedipalpid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roceedings of the Biological Society of Washingto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5: 11–12.</w:t>
      </w:r>
    </w:p>
    <w:p w14:paraId="1B6F71C5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hamberlin RV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3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arachnid of the order Pedipalpid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roceedings of the Biological Society of Washingto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52: 123–124.</w:t>
      </w:r>
    </w:p>
    <w:p w14:paraId="1D6C5F72" w14:textId="738E9FE4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hamberlin RV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Ivie W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3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rachnida of the orders Pedipalpida, Scorpionida and Ricinulid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Carnegie Institute Washingto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91: 101–107.</w:t>
      </w:r>
    </w:p>
    <w:p w14:paraId="619659D3" w14:textId="1C1EDBEF" w:rsid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hen Z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Song D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9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the genus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) from Chin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Hebei Normal University (Natural Science)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0: 87–89.</w:t>
      </w:r>
    </w:p>
    <w:p w14:paraId="4DA7F174" w14:textId="00AA7642" w:rsidR="00E16316" w:rsidRPr="00D42E15" w:rsidRDefault="00E16316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E16316">
        <w:rPr>
          <w:rFonts w:ascii="Calibri" w:hAnsi="Calibri" w:cs="Calibri"/>
          <w:b/>
          <w:bCs/>
          <w:noProof/>
          <w:kern w:val="0"/>
          <w:lang w:val="en-GB"/>
        </w:rPr>
        <w:t>Craig SBB, Lissner J, Thomsen PF</w:t>
      </w:r>
      <w:r>
        <w:rPr>
          <w:rFonts w:ascii="Calibri" w:hAnsi="Calibri" w:cs="Calibri"/>
          <w:b/>
          <w:bCs/>
          <w:noProof/>
          <w:kern w:val="0"/>
          <w:lang w:val="en-GB"/>
        </w:rPr>
        <w:t>.</w:t>
      </w:r>
      <w:r w:rsidRPr="00E16316">
        <w:rPr>
          <w:rFonts w:ascii="Calibri" w:hAnsi="Calibri" w:cs="Calibri"/>
          <w:noProof/>
          <w:kern w:val="0"/>
          <w:lang w:val="en-GB"/>
        </w:rPr>
        <w:t xml:space="preserve"> </w:t>
      </w:r>
      <w:r w:rsidRPr="00E16316">
        <w:rPr>
          <w:rFonts w:ascii="Calibri" w:hAnsi="Calibri" w:cs="Calibri"/>
          <w:b/>
          <w:bCs/>
          <w:noProof/>
          <w:kern w:val="0"/>
          <w:lang w:val="en-GB"/>
        </w:rPr>
        <w:t>2024</w:t>
      </w:r>
      <w:r>
        <w:rPr>
          <w:rFonts w:ascii="Calibri" w:hAnsi="Calibri" w:cs="Calibri"/>
          <w:b/>
          <w:bCs/>
          <w:noProof/>
          <w:kern w:val="0"/>
          <w:lang w:val="en-GB"/>
        </w:rPr>
        <w:t>.</w:t>
      </w:r>
      <w:r w:rsidRPr="00E16316">
        <w:rPr>
          <w:rFonts w:ascii="Calibri" w:hAnsi="Calibri" w:cs="Calibri"/>
          <w:noProof/>
          <w:kern w:val="0"/>
          <w:lang w:val="en-GB"/>
        </w:rPr>
        <w:t xml:space="preserve"> First records of the order Schizomida from tropical hothouses in Denmark: </w:t>
      </w:r>
      <w:r w:rsidRPr="00E16316">
        <w:rPr>
          <w:rFonts w:ascii="Calibri" w:hAnsi="Calibri" w:cs="Calibri"/>
          <w:i/>
          <w:iCs/>
          <w:noProof/>
          <w:kern w:val="0"/>
          <w:lang w:val="en-GB"/>
        </w:rPr>
        <w:t>Stenochrus</w:t>
      </w:r>
      <w:r w:rsidRPr="00E16316">
        <w:rPr>
          <w:rFonts w:ascii="Calibri" w:hAnsi="Calibri" w:cs="Calibri"/>
          <w:noProof/>
          <w:kern w:val="0"/>
          <w:lang w:val="en-GB"/>
        </w:rPr>
        <w:t xml:space="preserve"> </w:t>
      </w:r>
      <w:r w:rsidRPr="00E16316">
        <w:rPr>
          <w:rFonts w:ascii="Calibri" w:hAnsi="Calibri" w:cs="Calibri"/>
          <w:i/>
          <w:iCs/>
          <w:noProof/>
          <w:kern w:val="0"/>
          <w:lang w:val="en-GB"/>
        </w:rPr>
        <w:t>portoricensis</w:t>
      </w:r>
      <w:r w:rsidRPr="00E16316">
        <w:rPr>
          <w:rFonts w:ascii="Calibri" w:hAnsi="Calibri" w:cs="Calibri"/>
          <w:noProof/>
          <w:kern w:val="0"/>
          <w:lang w:val="en-GB"/>
        </w:rPr>
        <w:t xml:space="preserve"> and a new species of </w:t>
      </w:r>
      <w:r w:rsidRPr="00E16316">
        <w:rPr>
          <w:rFonts w:ascii="Calibri" w:hAnsi="Calibri" w:cs="Calibri"/>
          <w:i/>
          <w:iCs/>
          <w:noProof/>
          <w:kern w:val="0"/>
          <w:lang w:val="en-GB"/>
        </w:rPr>
        <w:t>Bamazomus</w:t>
      </w:r>
      <w:r w:rsidRPr="00E16316">
        <w:rPr>
          <w:rFonts w:ascii="Calibri" w:hAnsi="Calibri" w:cs="Calibri"/>
          <w:noProof/>
          <w:kern w:val="0"/>
          <w:lang w:val="en-GB"/>
        </w:rPr>
        <w:t xml:space="preserve"> (Schizomida: Hubbardiidae). Arachnologische Mitteilungen 67: 54–66.</w:t>
      </w:r>
    </w:p>
    <w:p w14:paraId="6000E372" w14:textId="27D72173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hristophoryová J, Šestáková A, Krumpál M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Fenďa P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3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First record of a schizomid,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tenochrus portoricens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, in Slovak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rachnologische Mitteilungen</w:t>
      </w:r>
      <w:r w:rsidRPr="00D42E15">
        <w:rPr>
          <w:rFonts w:ascii="Calibri" w:hAnsi="Calibri" w:cs="Calibri"/>
          <w:noProof/>
          <w:kern w:val="0"/>
          <w:lang w:val="en-GB"/>
        </w:rPr>
        <w:t>: 25–29.</w:t>
      </w:r>
    </w:p>
    <w:p w14:paraId="1D22668E" w14:textId="773F0F0B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louse RM, Branstetter MG, Buenavente P, Crowley LM, Czekanski-Moir J, General DEM, Giribet G, Harvey MS, Janies DA, Mohagan AB, Mohagan DP, Sharma PP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Wheeler W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First global molecular phylogeny and biogeographical analysis of two arachnid orders (Schizomida and Uropygi) supports a tropical Pangean origin and mid-Cretaceous diversification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Biogeograph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4: 1–13.</w:t>
      </w:r>
    </w:p>
    <w:p w14:paraId="4BC51CC4" w14:textId="49107769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male of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 sbordoni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Brignoli (Schizomida, Schizom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he 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2: 241–243.</w:t>
      </w:r>
    </w:p>
    <w:p w14:paraId="63ED7A78" w14:textId="31DE993C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 siamens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Schizomidae) from </w:t>
      </w:r>
      <w:r w:rsidRPr="00D42E15">
        <w:rPr>
          <w:rFonts w:ascii="Calibri" w:hAnsi="Calibri" w:cs="Calibri"/>
          <w:noProof/>
          <w:kern w:val="0"/>
          <w:lang w:val="en-GB"/>
        </w:rPr>
        <w:lastRenderedPageBreak/>
        <w:t xml:space="preserve">Eastern Asia and Hawaii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cta Arachnologic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5: 23–28.</w:t>
      </w:r>
    </w:p>
    <w:p w14:paraId="288043AF" w14:textId="5CE66ED4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Supplementary descriptive notes on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 liberiens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Cook) (Schizomida, Schizom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5: 138–139.</w:t>
      </w:r>
    </w:p>
    <w:p w14:paraId="5BB14E3D" w14:textId="4072E9F0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9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Revision of the Protoschizomidae (Arachnida: Schizomida) with notes on the </w:t>
      </w:r>
      <w:r>
        <w:rPr>
          <w:rFonts w:ascii="Calibri" w:hAnsi="Calibri" w:cs="Calibri"/>
          <w:noProof/>
          <w:kern w:val="0"/>
          <w:lang w:val="en-GB"/>
        </w:rPr>
        <w:t>p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hylogeny of the order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exas Memorial Museum, Speleological Monograph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: 31–74.</w:t>
      </w:r>
    </w:p>
    <w:p w14:paraId="4F5BD536" w14:textId="551F70AB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0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ew and rare Schizomida (Arachnida: Hubbardiidae) from South Americ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mazonian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6: 187–212.</w:t>
      </w:r>
    </w:p>
    <w:p w14:paraId="110F536F" w14:textId="280FC69D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0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ew species of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Apo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nd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Orient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from Marshall Islands, Micronesia (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Memorie della Società Entomologica Italian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78: 321–328.</w:t>
      </w:r>
    </w:p>
    <w:p w14:paraId="1400827F" w14:textId="340B4C4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01823">
        <w:rPr>
          <w:rFonts w:ascii="Calibri" w:hAnsi="Calibri" w:cs="Calibri"/>
          <w:b/>
          <w:bCs/>
          <w:noProof/>
          <w:kern w:val="0"/>
          <w:lang w:val="en-US"/>
        </w:rPr>
        <w:t>Cokendolpher JC, Sissom WD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C01823">
        <w:rPr>
          <w:rFonts w:ascii="Calibri" w:hAnsi="Calibri" w:cs="Calibri"/>
          <w:b/>
          <w:bCs/>
          <w:noProof/>
          <w:kern w:val="0"/>
          <w:lang w:val="en-US"/>
        </w:rPr>
        <w:t xml:space="preserve"> Bastawade DB</w:t>
      </w:r>
      <w:r w:rsidRPr="00C01823">
        <w:rPr>
          <w:rFonts w:ascii="Calibri" w:hAnsi="Calibri" w:cs="Calibri"/>
          <w:noProof/>
          <w:kern w:val="0"/>
          <w:lang w:val="en-US"/>
        </w:rPr>
        <w:t xml:space="preserve">. </w:t>
      </w:r>
      <w:r w:rsidRPr="00C01823">
        <w:rPr>
          <w:rFonts w:ascii="Calibri" w:hAnsi="Calibri" w:cs="Calibri"/>
          <w:b/>
          <w:bCs/>
          <w:noProof/>
          <w:kern w:val="0"/>
          <w:lang w:val="en-US"/>
        </w:rPr>
        <w:t>1988</w:t>
      </w:r>
      <w:r w:rsidRPr="00C01823">
        <w:rPr>
          <w:rFonts w:ascii="Calibri" w:hAnsi="Calibri" w:cs="Calibri"/>
          <w:noProof/>
          <w:kern w:val="0"/>
          <w:lang w:val="en-U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A new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from the Indian State of Maharashtra, with additional comments on eyed </w:t>
      </w:r>
      <w:r>
        <w:rPr>
          <w:rFonts w:ascii="Calibri" w:hAnsi="Calibri" w:cs="Calibri"/>
          <w:noProof/>
          <w:kern w:val="0"/>
          <w:lang w:val="en-GB"/>
        </w:rPr>
        <w:t>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chizomids (Arachnida: Schizom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Insecta Mund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: 90–96.</w:t>
      </w:r>
    </w:p>
    <w:p w14:paraId="729B0C50" w14:textId="07DF4348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, Sissom WD</w:t>
      </w:r>
      <w:r w:rsidR="00C0182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Apo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: Hubbardiidae) fom Peninsular Malays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Occasional Papers Museum of Texas Tech Universi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98: 1–8.</w:t>
      </w:r>
    </w:p>
    <w:p w14:paraId="41345286" w14:textId="4DCB3E11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kendolpher JC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Sites RW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eyed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Schizomidae) from Jav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cta Arachnologic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6: 79–85.</w:t>
      </w:r>
    </w:p>
    <w:p w14:paraId="0F4EA318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Cook O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89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Hubbard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, a new genus of Pedipalpi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roceedings of the Entmological Society of Washingto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: 249–262.</w:t>
      </w:r>
    </w:p>
    <w:p w14:paraId="56D37CF9" w14:textId="6D36371B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fr-FR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Delgado-Santa L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3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Tres nuevos Hubbardiinae (Schizomida: Hubbardiidae) de Colombia. </w:t>
      </w:r>
      <w:r w:rsidRPr="00C57D1B">
        <w:rPr>
          <w:rFonts w:ascii="Calibri" w:hAnsi="Calibri" w:cs="Calibri"/>
          <w:i/>
          <w:iCs/>
          <w:noProof/>
          <w:kern w:val="0"/>
          <w:lang w:val="fr-FR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 22: 37–45.</w:t>
      </w:r>
    </w:p>
    <w:p w14:paraId="0A6E5193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fr-FR"/>
        </w:rPr>
      </w:pPr>
      <w:r w:rsidRPr="00C57D1B">
        <w:rPr>
          <w:rFonts w:ascii="Calibri" w:hAnsi="Calibri" w:cs="Calibri"/>
          <w:b/>
          <w:bCs/>
          <w:noProof/>
          <w:kern w:val="0"/>
          <w:lang w:val="fr-FR"/>
        </w:rPr>
        <w:t>Dumitresco M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fr-FR"/>
        </w:rPr>
        <w:t>1973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Deux espèces nouvelles du genre </w:t>
      </w:r>
      <w:r w:rsidRPr="00C57D1B">
        <w:rPr>
          <w:rFonts w:ascii="Calibri" w:hAnsi="Calibri" w:cs="Calibri"/>
          <w:i/>
          <w:iCs/>
          <w:noProof/>
          <w:kern w:val="0"/>
          <w:lang w:val="fr-FR"/>
        </w:rPr>
        <w:t>Schizomus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 (Schizomida), trouvées à Cuba. </w:t>
      </w:r>
      <w:r w:rsidRPr="00C57D1B">
        <w:rPr>
          <w:rFonts w:ascii="Calibri" w:hAnsi="Calibri" w:cs="Calibri"/>
          <w:i/>
          <w:iCs/>
          <w:noProof/>
          <w:kern w:val="0"/>
          <w:lang w:val="fr-FR"/>
        </w:rPr>
        <w:t xml:space="preserve">Résultats des Expéditions Biospéologiques Cubano-Roumaines à Cuba </w:t>
      </w:r>
      <w:r w:rsidRPr="00C57D1B">
        <w:rPr>
          <w:rFonts w:ascii="Calibri" w:hAnsi="Calibri" w:cs="Calibri"/>
          <w:noProof/>
          <w:kern w:val="0"/>
          <w:lang w:val="fr-FR"/>
        </w:rPr>
        <w:t>1: 279–292.</w:t>
      </w:r>
    </w:p>
    <w:p w14:paraId="453C2435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fr-FR"/>
        </w:rPr>
      </w:pPr>
      <w:r w:rsidRPr="00C57D1B">
        <w:rPr>
          <w:rFonts w:ascii="Calibri" w:hAnsi="Calibri" w:cs="Calibri"/>
          <w:b/>
          <w:bCs/>
          <w:noProof/>
          <w:kern w:val="0"/>
          <w:lang w:val="fr-FR"/>
        </w:rPr>
        <w:t>Dumitresco M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fr-FR"/>
        </w:rPr>
        <w:t>1977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Autres nouvelles espèces du genre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Schizomus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des grottes de Cuba. </w:t>
      </w:r>
      <w:r w:rsidRPr="00C57D1B">
        <w:rPr>
          <w:rFonts w:ascii="Calibri" w:hAnsi="Calibri" w:cs="Calibri"/>
          <w:i/>
          <w:iCs/>
          <w:noProof/>
          <w:kern w:val="0"/>
          <w:lang w:val="fr-FR"/>
        </w:rPr>
        <w:t>Résultats des Expéditions Biospéologiques Cubano-Roumaines à Cuba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 2: 147–158.</w:t>
      </w:r>
    </w:p>
    <w:p w14:paraId="2F45DAC0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fr-FR"/>
        </w:rPr>
        <w:t>Fernando EFW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fr-FR"/>
        </w:rPr>
        <w:t>1957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A new species of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Trithyre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) from Ceylon 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nnals and Magazine of Natural Histor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0: 13–16.</w:t>
      </w:r>
    </w:p>
    <w:p w14:paraId="25E5B4E5" w14:textId="08286596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Framenau VW, Hamilton ZR, Finston TL, Humphreys G, Abrams KM, Huey JA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Molecular and morphological characterization of new species of hypogean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Paradraculoid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 from the arid Pilbara bioregion of Western Austral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he 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6: 507–537.</w:t>
      </w:r>
    </w:p>
    <w:p w14:paraId="7859710E" w14:textId="5963C042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De Francesco Magnussen I, Müller SP, Hammel JU, Kotthoff U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Harms D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2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Diversity of schizomids (Arachnida: Schizomida) revealed by new fossil genera and species from mid-Cretaceous Burmese amber with implications for a Gondwanan origin of the Burma Terrane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logical Journal of the Linnean Socie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XX: 1–53.</w:t>
      </w:r>
    </w:p>
    <w:p w14:paraId="1A532B50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Friedrich 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peruvian short-tailed whip scorpion </w:t>
      </w:r>
      <w:r w:rsidRPr="00BB3E5F">
        <w:rPr>
          <w:rFonts w:ascii="Calibri" w:hAnsi="Calibri" w:cs="Calibri"/>
          <w:i/>
          <w:iCs/>
          <w:noProof/>
          <w:kern w:val="0"/>
          <w:lang w:val="en-GB"/>
        </w:rPr>
        <w:t>Surazomus chavi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– rediscovery after three decades and first photographic documentation: (Arachnida, Schizomida,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pixian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7: 131–134.</w:t>
      </w:r>
    </w:p>
    <w:p w14:paraId="03B14E0B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Gertsch WJ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4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wo new American </w:t>
      </w:r>
      <w:r>
        <w:rPr>
          <w:rFonts w:ascii="Calibri" w:hAnsi="Calibri" w:cs="Calibri"/>
          <w:noProof/>
          <w:kern w:val="0"/>
          <w:lang w:val="en-GB"/>
        </w:rPr>
        <w:t>w</w:t>
      </w:r>
      <w:r w:rsidRPr="00D42E15">
        <w:rPr>
          <w:rFonts w:ascii="Calibri" w:hAnsi="Calibri" w:cs="Calibri"/>
          <w:noProof/>
          <w:kern w:val="0"/>
          <w:lang w:val="en-GB"/>
        </w:rPr>
        <w:t>hip-</w:t>
      </w:r>
      <w:r>
        <w:rPr>
          <w:rFonts w:ascii="Calibri" w:hAnsi="Calibri" w:cs="Calibri"/>
          <w:noProof/>
          <w:kern w:val="0"/>
          <w:lang w:val="en-GB"/>
        </w:rPr>
        <w:t>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corpions of the family Schizomidae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merican Museum Novitat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077: 1–4.</w:t>
      </w:r>
    </w:p>
    <w:p w14:paraId="440BB564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fr-FR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Gertsch WJ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4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Report on some arachnids from Barro Colorado Island, Canal Zone. </w:t>
      </w:r>
      <w:r w:rsidRPr="00C57D1B">
        <w:rPr>
          <w:rFonts w:ascii="Calibri" w:hAnsi="Calibri" w:cs="Calibri"/>
          <w:i/>
          <w:iCs/>
          <w:noProof/>
          <w:kern w:val="0"/>
          <w:lang w:val="fr-FR"/>
        </w:rPr>
        <w:t>American Museum Novitates</w:t>
      </w:r>
      <w:r w:rsidRPr="00C57D1B">
        <w:rPr>
          <w:rFonts w:ascii="Calibri" w:hAnsi="Calibri" w:cs="Calibri"/>
          <w:noProof/>
          <w:kern w:val="0"/>
          <w:lang w:val="fr-FR"/>
        </w:rPr>
        <w:t>: 14.</w:t>
      </w:r>
    </w:p>
    <w:p w14:paraId="103A9C6A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fr-FR"/>
        </w:rPr>
      </w:pPr>
      <w:r w:rsidRPr="00C57D1B">
        <w:rPr>
          <w:rFonts w:ascii="Calibri" w:hAnsi="Calibri" w:cs="Calibri"/>
          <w:b/>
          <w:bCs/>
          <w:noProof/>
          <w:kern w:val="0"/>
          <w:lang w:val="fr-FR"/>
        </w:rPr>
        <w:t>Giltay L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fr-FR"/>
        </w:rPr>
        <w:t>1935</w:t>
      </w:r>
      <w:r w:rsidRPr="00C57D1B">
        <w:rPr>
          <w:rFonts w:ascii="Calibri" w:hAnsi="Calibri" w:cs="Calibri"/>
          <w:noProof/>
          <w:kern w:val="0"/>
          <w:lang w:val="fr-FR"/>
        </w:rPr>
        <w:t>. Notes Arachnologiques Africaines.</w:t>
      </w:r>
      <w:r w:rsidRPr="00C57D1B">
        <w:rPr>
          <w:lang w:val="fr-FR"/>
        </w:rPr>
        <w:t>VII. Description d'un Pédipalpe nouveau du Congo belge (</w:t>
      </w:r>
      <w:r w:rsidRPr="00C57D1B">
        <w:rPr>
          <w:i/>
          <w:iCs/>
          <w:lang w:val="fr-FR"/>
        </w:rPr>
        <w:t>Trithyreus ghesquierei</w:t>
      </w:r>
      <w:r w:rsidRPr="00C57D1B">
        <w:rPr>
          <w:lang w:val="fr-FR"/>
        </w:rPr>
        <w:t>, n. sp.).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 </w:t>
      </w:r>
      <w:r w:rsidRPr="00C57D1B">
        <w:rPr>
          <w:rFonts w:ascii="Calibri" w:hAnsi="Calibri" w:cs="Calibri"/>
          <w:i/>
          <w:iCs/>
          <w:noProof/>
          <w:kern w:val="0"/>
          <w:lang w:val="fr-FR"/>
        </w:rPr>
        <w:t>Musée royal d’Histoire naturelle de Belgique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 11: 1–8.</w:t>
      </w:r>
    </w:p>
    <w:p w14:paraId="338F553E" w14:textId="513F369A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190E07">
        <w:rPr>
          <w:rFonts w:ascii="Calibri" w:hAnsi="Calibri" w:cs="Calibri"/>
          <w:b/>
          <w:bCs/>
          <w:noProof/>
          <w:kern w:val="0"/>
          <w:lang w:val="es-ES"/>
        </w:rPr>
        <w:lastRenderedPageBreak/>
        <w:t>Giupponi APL, Miranda GS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Villarreal MO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>2016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FB0689">
        <w:rPr>
          <w:rFonts w:ascii="Calibri" w:hAnsi="Calibri" w:cs="Calibri"/>
          <w:i/>
          <w:iCs/>
          <w:noProof/>
          <w:kern w:val="0"/>
          <w:lang w:val="en-GB"/>
        </w:rPr>
        <w:t>Rowlandi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</w:t>
      </w:r>
      <w:r w:rsidRPr="00FB0689">
        <w:rPr>
          <w:rFonts w:ascii="Calibri" w:hAnsi="Calibri" w:cs="Calibri"/>
          <w:i/>
          <w:iCs/>
          <w:noProof/>
          <w:kern w:val="0"/>
          <w:lang w:val="en-GB"/>
        </w:rPr>
        <w:t>dumitrescoa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species group: new diagnosis, key and description of new cave-dwelling species from Brazil (Schizomida,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ZooKey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632: 13–34.</w:t>
      </w:r>
    </w:p>
    <w:p w14:paraId="1CC5F0FC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González-Sponga M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1997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Arácnidos de Venezuela. Un nuevo género y dos nuevas especies de Schizomidae y redescripción de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Schizomus simoni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Hansen y Sorensen, 1905 del Sistema Montañoso de la Costa (Schizomida)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Acta Biologica Venezuelic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17: 1–10.</w:t>
      </w:r>
    </w:p>
    <w:p w14:paraId="70BAB5A2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Gravely FH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11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IV. Notes on Pedipalpi in the collection of the Indian Museum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 xml:space="preserve">Records of </w:t>
      </w:r>
      <w:r>
        <w:rPr>
          <w:rFonts w:ascii="Calibri" w:hAnsi="Calibri" w:cs="Calibri"/>
          <w:i/>
          <w:iCs/>
          <w:noProof/>
          <w:kern w:val="0"/>
          <w:lang w:val="en-GB"/>
        </w:rPr>
        <w:t>the Zoological Survey of Ind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6: 32–38.</w:t>
      </w:r>
    </w:p>
    <w:p w14:paraId="45D6E9A2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Gravely FH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11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species of Ceylon Pedipalpi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polia Zeylanc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7: 135–140.</w:t>
      </w:r>
    </w:p>
    <w:p w14:paraId="60CDC756" w14:textId="77777777" w:rsidR="00586559" w:rsidRPr="00FB068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Gravely FH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1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>
        <w:rPr>
          <w:rFonts w:ascii="Calibri" w:hAnsi="Calibri" w:cs="Calibri"/>
          <w:noProof/>
          <w:kern w:val="0"/>
          <w:lang w:val="en-GB"/>
        </w:rPr>
        <w:t xml:space="preserve">X. </w:t>
      </w:r>
      <w:r w:rsidRPr="00FB0689">
        <w:rPr>
          <w:rFonts w:ascii="Calibri" w:hAnsi="Calibri" w:cs="Calibri"/>
          <w:noProof/>
          <w:kern w:val="0"/>
        </w:rPr>
        <w:t>Notes on Pedipalpi in the collection of the Indian Museum. IV. New Oriental Tartarid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cords of the</w:t>
      </w:r>
      <w:r>
        <w:rPr>
          <w:rFonts w:ascii="Calibri" w:hAnsi="Calibri" w:cs="Calibri"/>
          <w:i/>
          <w:iCs/>
          <w:noProof/>
          <w:kern w:val="0"/>
          <w:lang w:val="en-GB"/>
        </w:rPr>
        <w:t xml:space="preserve"> Zoological Survey of Ind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7: 107–110.</w:t>
      </w:r>
    </w:p>
    <w:p w14:paraId="51652620" w14:textId="77777777" w:rsidR="00586559" w:rsidRPr="0065741C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Gravely FH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15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>
        <w:rPr>
          <w:rFonts w:ascii="Calibri" w:hAnsi="Calibri" w:cs="Calibri"/>
          <w:noProof/>
          <w:kern w:val="0"/>
          <w:lang w:val="en-GB"/>
        </w:rPr>
        <w:t xml:space="preserve">XXII. </w:t>
      </w:r>
      <w:r w:rsidRPr="00FB0689">
        <w:rPr>
          <w:rFonts w:ascii="Calibri" w:hAnsi="Calibri" w:cs="Calibri"/>
          <w:noProof/>
          <w:kern w:val="0"/>
        </w:rPr>
        <w:t>Notes on Pedipalpi in the collection of the Indian Museum. V. Tartarides collected by Mr. B. H. Buxton in Ceylon and the Malay Peninsul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 xml:space="preserve">Records of the </w:t>
      </w:r>
      <w:r>
        <w:rPr>
          <w:rFonts w:ascii="Calibri" w:hAnsi="Calibri" w:cs="Calibri"/>
          <w:i/>
          <w:iCs/>
          <w:noProof/>
          <w:kern w:val="0"/>
          <w:lang w:val="en-GB"/>
        </w:rPr>
        <w:t>Zoological Survey of Ind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1: 383–386.</w:t>
      </w:r>
    </w:p>
    <w:p w14:paraId="30748B71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Gravely FH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2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artardides from the Siju Cave, Garo Hills, Assam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cords of the</w:t>
      </w:r>
      <w:r>
        <w:rPr>
          <w:rFonts w:ascii="Calibri" w:hAnsi="Calibri" w:cs="Calibri"/>
          <w:i/>
          <w:iCs/>
          <w:noProof/>
          <w:kern w:val="0"/>
          <w:lang w:val="en-GB"/>
        </w:rPr>
        <w:t xml:space="preserve"> Zoological Survey of Ind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6: 61–62.</w:t>
      </w:r>
    </w:p>
    <w:p w14:paraId="02164486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nsen HJ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1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5. Tartarides. </w:t>
      </w:r>
      <w:r w:rsidRPr="008256D5">
        <w:rPr>
          <w:rFonts w:ascii="Calibri" w:hAnsi="Calibri" w:cs="Calibri"/>
          <w:i/>
          <w:iCs/>
          <w:noProof/>
          <w:kern w:val="0"/>
          <w:lang w:val="de-DE"/>
        </w:rPr>
        <w:t xml:space="preserve">Wissenschaftliche Ergebnisse der Schwedischen Zoologischen Expedition nach dem Kilimandjaro, dem Meru und den umgebenden Massaisteppen Deutsch-Ostafrikas 1905-1906 unter Leitung von Prof. Dr. Yngve Sjöstedt. </w:t>
      </w:r>
      <w:r w:rsidRPr="008256D5">
        <w:rPr>
          <w:rFonts w:ascii="Calibri" w:hAnsi="Calibri" w:cs="Calibri"/>
          <w:i/>
          <w:iCs/>
          <w:noProof/>
          <w:kern w:val="0"/>
        </w:rPr>
        <w:t>20 Arachnoidea</w:t>
      </w:r>
      <w:r>
        <w:rPr>
          <w:rFonts w:ascii="Calibri" w:hAnsi="Calibri" w:cs="Calibri"/>
          <w:noProof/>
          <w:kern w:val="0"/>
          <w:lang w:val="en-GB"/>
        </w:rPr>
        <w:t xml:space="preserve">: </w:t>
      </w:r>
      <w:r w:rsidRPr="00D42E15">
        <w:rPr>
          <w:rFonts w:ascii="Calibri" w:hAnsi="Calibri" w:cs="Calibri"/>
          <w:noProof/>
          <w:kern w:val="0"/>
          <w:lang w:val="en-GB"/>
        </w:rPr>
        <w:t>83–84.</w:t>
      </w:r>
    </w:p>
    <w:p w14:paraId="2B4F6D52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nsen HJ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2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>
        <w:t>The Pedipalpi, Ricinulei and Opiliones (exc. Op. Laniatores) collected by Mr Leonard Fea in tropical West Africa and adjacent island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tudies on Arhtropod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: </w:t>
      </w:r>
      <w:r>
        <w:rPr>
          <w:rFonts w:ascii="Calibri" w:hAnsi="Calibri" w:cs="Calibri"/>
          <w:noProof/>
          <w:kern w:val="0"/>
          <w:lang w:val="en-GB"/>
        </w:rPr>
        <w:t>5</w:t>
      </w:r>
      <w:r w:rsidRPr="00D42E15">
        <w:rPr>
          <w:rFonts w:ascii="Calibri" w:hAnsi="Calibri" w:cs="Calibri"/>
          <w:noProof/>
          <w:kern w:val="0"/>
          <w:lang w:val="en-GB"/>
        </w:rPr>
        <w:t>–</w:t>
      </w:r>
      <w:r>
        <w:rPr>
          <w:rFonts w:ascii="Calibri" w:hAnsi="Calibri" w:cs="Calibri"/>
          <w:noProof/>
          <w:kern w:val="0"/>
          <w:lang w:val="en-GB"/>
        </w:rPr>
        <w:t>55</w:t>
      </w:r>
      <w:r w:rsidRPr="00D42E15">
        <w:rPr>
          <w:rFonts w:ascii="Calibri" w:hAnsi="Calibri" w:cs="Calibri"/>
          <w:noProof/>
          <w:kern w:val="0"/>
          <w:lang w:val="en-GB"/>
        </w:rPr>
        <w:t>.</w:t>
      </w:r>
    </w:p>
    <w:p w14:paraId="2121B5D0" w14:textId="77777777" w:rsidR="00586559" w:rsidRP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de-DE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nsen HJ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2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6F3E3D">
        <w:rPr>
          <w:rFonts w:ascii="Calibri" w:hAnsi="Calibri" w:cs="Calibri"/>
          <w:i/>
          <w:iCs/>
          <w:noProof/>
          <w:kern w:val="0"/>
          <w:lang w:val="en-GB"/>
        </w:rPr>
        <w:t>Trithyreus cavernicol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n. sp. A new form of the tribe Tartarides (the order Pedipalpi) from tropical East Africa and Zanzibar.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Archives de Zoologie Expérimentale et Générale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65: 161–166.</w:t>
      </w:r>
    </w:p>
    <w:p w14:paraId="2548C0EF" w14:textId="7D5AC83D" w:rsidR="00586559" w:rsidRPr="006F3E3D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Hansen HJ</w:t>
      </w:r>
      <w:r w:rsidR="00190E07" w:rsidRPr="00E16316">
        <w:rPr>
          <w:rFonts w:ascii="Calibri" w:hAnsi="Calibri" w:cs="Calibri"/>
          <w:b/>
          <w:bCs/>
          <w:noProof/>
          <w:kern w:val="0"/>
          <w:lang w:val="de-DE"/>
        </w:rPr>
        <w:t xml:space="preserve"> &amp;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 xml:space="preserve"> Sørensen W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05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6F3E3D">
        <w:rPr>
          <w:rFonts w:ascii="Calibri" w:hAnsi="Calibri" w:cs="Calibri"/>
          <w:noProof/>
          <w:kern w:val="0"/>
          <w:lang w:val="en-GB"/>
        </w:rPr>
        <w:t>The Tartarides, a tribe of the order Pedipalpi</w:t>
      </w:r>
      <w:r w:rsidRPr="00D42E15">
        <w:rPr>
          <w:rFonts w:ascii="Calibri" w:hAnsi="Calibri" w:cs="Calibri"/>
          <w:noProof/>
          <w:kern w:val="0"/>
          <w:lang w:val="en-GB"/>
        </w:rPr>
        <w:t>.</w:t>
      </w:r>
      <w:r>
        <w:rPr>
          <w:rFonts w:ascii="Calibri" w:hAnsi="Calibri" w:cs="Calibri"/>
          <w:noProof/>
          <w:kern w:val="0"/>
          <w:lang w:val="en-GB"/>
        </w:rPr>
        <w:t xml:space="preserve"> </w:t>
      </w:r>
      <w:r>
        <w:rPr>
          <w:rFonts w:ascii="Calibri" w:hAnsi="Calibri" w:cs="Calibri"/>
          <w:i/>
          <w:iCs/>
          <w:noProof/>
          <w:kern w:val="0"/>
          <w:lang w:val="en-GB"/>
        </w:rPr>
        <w:t>Arkiv För Zoologi</w:t>
      </w:r>
      <w:r>
        <w:rPr>
          <w:rFonts w:ascii="Calibri" w:hAnsi="Calibri" w:cs="Calibri"/>
          <w:noProof/>
          <w:kern w:val="0"/>
          <w:lang w:val="en-GB"/>
        </w:rPr>
        <w:t xml:space="preserve"> 2: 1</w:t>
      </w:r>
      <w:r w:rsidRPr="00D42E15">
        <w:rPr>
          <w:rFonts w:ascii="Calibri" w:hAnsi="Calibri" w:cs="Calibri"/>
          <w:noProof/>
          <w:kern w:val="0"/>
          <w:lang w:val="en-GB"/>
        </w:rPr>
        <w:t>–</w:t>
      </w:r>
      <w:r>
        <w:rPr>
          <w:rFonts w:ascii="Calibri" w:hAnsi="Calibri" w:cs="Calibri"/>
          <w:noProof/>
          <w:kern w:val="0"/>
          <w:lang w:val="en-GB"/>
        </w:rPr>
        <w:t>78.</w:t>
      </w:r>
    </w:p>
    <w:p w14:paraId="731E5887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troglobitic schizomid from Cape Range, Western Australia (Chelicerata: Schizom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cords of the Western Australian Museu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4: 15–20.</w:t>
      </w:r>
    </w:p>
    <w:p w14:paraId="6E372CB9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9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schizomida (Chelicerata) of Austral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Invertebrate Taxonom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6: 77–129.</w:t>
      </w:r>
    </w:p>
    <w:p w14:paraId="55BBB4CF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0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6F3E3D">
        <w:rPr>
          <w:rFonts w:ascii="Calibri" w:hAnsi="Calibri" w:cs="Calibri"/>
          <w:i/>
          <w:iCs/>
          <w:noProof/>
          <w:kern w:val="0"/>
          <w:lang w:val="en-GB"/>
        </w:rPr>
        <w:t>Brignol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nd </w:t>
      </w:r>
      <w:r w:rsidRPr="006F3E3D">
        <w:rPr>
          <w:rFonts w:ascii="Calibri" w:hAnsi="Calibri" w:cs="Calibri"/>
          <w:i/>
          <w:iCs/>
          <w:noProof/>
          <w:kern w:val="0"/>
          <w:lang w:val="en-GB"/>
        </w:rPr>
        <w:t>Attenu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, new schizomid genera from Australia (Schizomida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Memorie della Società Entomologica Italian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78: 329–338.</w:t>
      </w:r>
    </w:p>
    <w:p w14:paraId="1D144FEE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0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review of the Australian schizomid genus </w:t>
      </w:r>
      <w:r w:rsidRPr="006F3E3D">
        <w:rPr>
          <w:rFonts w:ascii="Calibri" w:hAnsi="Calibri" w:cs="Calibri"/>
          <w:i/>
          <w:iCs/>
          <w:noProof/>
          <w:kern w:val="0"/>
          <w:lang w:val="en-GB"/>
        </w:rPr>
        <w:t>Noto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Memoirs of the Queensland Museu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6: 161–174.</w:t>
      </w:r>
    </w:p>
    <w:p w14:paraId="2F4B1210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1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Schizomida (Arachnida) of the Seychelle </w:t>
      </w:r>
      <w:r>
        <w:rPr>
          <w:rFonts w:ascii="Calibri" w:hAnsi="Calibri" w:cs="Calibri"/>
          <w:noProof/>
          <w:kern w:val="0"/>
          <w:lang w:val="en-GB"/>
        </w:rPr>
        <w:t>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sland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Invertebrate Taxonom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5: 681–693.</w:t>
      </w:r>
    </w:p>
    <w:p w14:paraId="6E00B6EB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1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ew cave-dwelling schizomids (Schizomida: Hubbardiidae ) from Austral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cords of the Western Australian Museum</w:t>
      </w:r>
      <w:r w:rsidRPr="00D42E15">
        <w:rPr>
          <w:rFonts w:ascii="Calibri" w:hAnsi="Calibri" w:cs="Calibri"/>
          <w:noProof/>
          <w:kern w:val="0"/>
          <w:lang w:val="en-GB"/>
        </w:rPr>
        <w:t>: 171–185.</w:t>
      </w:r>
    </w:p>
    <w:p w14:paraId="2C763DAC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schizomid fauna (Arachnida: Schizomida: Hubbardiidae) of the Arabian Peninsula and Somal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Fauna of Arab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1: 167–177.</w:t>
      </w:r>
    </w:p>
    <w:p w14:paraId="4F28C35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otes on some Old World schizomids of the genera </w:t>
      </w:r>
      <w:r w:rsidRPr="006F3E3D">
        <w:rPr>
          <w:rFonts w:ascii="Calibri" w:hAnsi="Calibri" w:cs="Calibri"/>
          <w:i/>
          <w:iCs/>
          <w:noProof/>
          <w:kern w:val="0"/>
          <w:lang w:val="en-GB"/>
        </w:rPr>
        <w:t>Ovo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nd </w:t>
      </w:r>
      <w:r w:rsidRPr="006F3E3D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cords of the Western Australian Museu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6: 202–208.</w:t>
      </w:r>
    </w:p>
    <w:p w14:paraId="69DA512B" w14:textId="4B7636DE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Harvey MS, Berry O, Edward KL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Humphreys G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Molecular and morphological systematics of hypogean schizomids (Schizomida: Hubbardiidae) in semiarid Austral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Invertebrate Systematic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2: 167–194.</w:t>
      </w:r>
    </w:p>
    <w:p w14:paraId="7768CEC9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lastRenderedPageBreak/>
        <w:t>Hom K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6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otes on two California whip-scorpion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he Pan-Pacific entomologist.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3: 216–220.</w:t>
      </w:r>
    </w:p>
    <w:p w14:paraId="0AD1F201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Jackson A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0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On some rare arachnids captured during 1907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ransactions of the Natural History Society of Northumberland, Durham and Newcastle-upon-Tyn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: </w:t>
      </w:r>
      <w:r w:rsidRPr="006B71BE">
        <w:rPr>
          <w:rFonts w:ascii="Calibri" w:hAnsi="Calibri" w:cs="Calibri"/>
          <w:noProof/>
          <w:kern w:val="0"/>
          <w:lang w:val="en-GB"/>
        </w:rPr>
        <w:t>49-78, 438-439, pl.X</w:t>
      </w:r>
      <w:r>
        <w:rPr>
          <w:rFonts w:ascii="Calibri" w:hAnsi="Calibri" w:cs="Calibri"/>
          <w:noProof/>
          <w:kern w:val="0"/>
          <w:lang w:val="en-GB"/>
        </w:rPr>
        <w:t>.</w:t>
      </w:r>
    </w:p>
    <w:p w14:paraId="333DC2F1" w14:textId="77777777" w:rsidR="00586559" w:rsidRP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de-DE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Kishida K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3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On the occurence of the genus </w:t>
      </w:r>
      <w:r w:rsidRPr="006B71BE">
        <w:rPr>
          <w:rFonts w:ascii="Calibri" w:hAnsi="Calibri" w:cs="Calibri"/>
          <w:i/>
          <w:iCs/>
          <w:noProof/>
          <w:kern w:val="0"/>
          <w:lang w:val="en-GB"/>
        </w:rPr>
        <w:t>Trithyre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in Bonin Islands.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Lansania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2: 17–19.</w:t>
      </w:r>
    </w:p>
    <w:p w14:paraId="636C6254" w14:textId="77777777" w:rsidR="00586559" w:rsidRP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de-DE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Kraepelin K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10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Neue Beiträge zur Systematik der Gliederspinnen.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Jahrbuch der Hamburgischen Wissenschaftlichen Anstalten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28: 59-108, 1 pl.</w:t>
      </w:r>
    </w:p>
    <w:p w14:paraId="500514FE" w14:textId="77777777" w:rsidR="00586559" w:rsidRP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de-DE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Kraus O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57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Schizomidae aus Kolumbien (Arach., Pedipalpi-Schizopeltidia)*).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Senckenbergiana biologica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38: 245–250.</w:t>
      </w:r>
    </w:p>
    <w:p w14:paraId="6E03445D" w14:textId="77777777" w:rsidR="00586559" w:rsidRP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de-DE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Kraus O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60</w:t>
      </w:r>
      <w:r w:rsidRPr="00586559">
        <w:rPr>
          <w:rFonts w:ascii="Calibri" w:hAnsi="Calibri" w:cs="Calibri"/>
          <w:noProof/>
          <w:kern w:val="0"/>
          <w:lang w:val="de-DE"/>
        </w:rPr>
        <w:t>. Über ‘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Artacarus’ liberiensis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Cook 1899.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Senckenbergiana biologica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41: 103–107.</w:t>
      </w:r>
    </w:p>
    <w:p w14:paraId="0E6299CD" w14:textId="26D4CF47" w:rsidR="00586559" w:rsidRPr="00E16316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Kraus O</w:t>
      </w:r>
      <w:r w:rsidR="00190E07" w:rsidRPr="00E16316">
        <w:rPr>
          <w:rFonts w:ascii="Calibri" w:hAnsi="Calibri" w:cs="Calibri"/>
          <w:b/>
          <w:bCs/>
          <w:noProof/>
          <w:kern w:val="0"/>
          <w:lang w:val="de-DE"/>
        </w:rPr>
        <w:t xml:space="preserve"> &amp;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 xml:space="preserve"> Beck L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67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Taxonomie und Biologie von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Thrityreus brasiliensis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n. sp. </w:t>
      </w:r>
      <w:r w:rsidRPr="00E16316">
        <w:rPr>
          <w:rFonts w:ascii="Calibri" w:hAnsi="Calibri" w:cs="Calibri"/>
          <w:noProof/>
          <w:kern w:val="0"/>
        </w:rPr>
        <w:t xml:space="preserve">(Arach.: Pedipalpi: Schizopeltidia). </w:t>
      </w:r>
      <w:r w:rsidRPr="00E16316">
        <w:rPr>
          <w:rFonts w:ascii="Calibri" w:hAnsi="Calibri" w:cs="Calibri"/>
          <w:i/>
          <w:iCs/>
          <w:noProof/>
          <w:kern w:val="0"/>
        </w:rPr>
        <w:t>Senckenbergiana biologica</w:t>
      </w:r>
      <w:r w:rsidRPr="00E16316">
        <w:rPr>
          <w:rFonts w:ascii="Calibri" w:hAnsi="Calibri" w:cs="Calibri"/>
          <w:noProof/>
          <w:kern w:val="0"/>
        </w:rPr>
        <w:t xml:space="preserve"> 48: 401–405.</w:t>
      </w:r>
    </w:p>
    <w:p w14:paraId="77B3043E" w14:textId="54AFDC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E16316">
        <w:rPr>
          <w:rFonts w:ascii="Calibri" w:hAnsi="Calibri" w:cs="Calibri"/>
          <w:b/>
          <w:bCs/>
          <w:noProof/>
          <w:kern w:val="0"/>
        </w:rPr>
        <w:t>Krüger J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E16316">
        <w:rPr>
          <w:rFonts w:ascii="Calibri" w:hAnsi="Calibri" w:cs="Calibri"/>
          <w:b/>
          <w:bCs/>
          <w:noProof/>
          <w:kern w:val="0"/>
        </w:rPr>
        <w:t xml:space="preserve"> Dunlop JA</w:t>
      </w:r>
      <w:r w:rsidRPr="00E16316">
        <w:rPr>
          <w:rFonts w:ascii="Calibri" w:hAnsi="Calibri" w:cs="Calibri"/>
          <w:noProof/>
          <w:kern w:val="0"/>
        </w:rPr>
        <w:t xml:space="preserve">. </w:t>
      </w:r>
      <w:r w:rsidRPr="00E16316">
        <w:rPr>
          <w:rFonts w:ascii="Calibri" w:hAnsi="Calibri" w:cs="Calibri"/>
          <w:b/>
          <w:bCs/>
          <w:noProof/>
          <w:kern w:val="0"/>
        </w:rPr>
        <w:t>2010</w:t>
      </w:r>
      <w:r w:rsidRPr="00E16316">
        <w:rPr>
          <w:rFonts w:ascii="Calibri" w:hAnsi="Calibri" w:cs="Calibri"/>
          <w:noProof/>
          <w:kern w:val="0"/>
        </w:rPr>
        <w:t xml:space="preserve">. Schizomids (Arachnida: Schizomida) from Dominican Republic amber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laves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: 43–53.</w:t>
      </w:r>
    </w:p>
    <w:p w14:paraId="29B6B643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Kulkarni ML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Description of a new genus of Indian short-tailed whip-scorpions (Schizomida: Hubbardiidae) with notes on the taxonomy of the Indian faun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aprobanic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: 65–68.</w:t>
      </w:r>
    </w:p>
    <w:p w14:paraId="617AE601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Lawrence R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4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collection of Arachnida made by Dr. I. Trägardh in Natal and Zululand (1904–1905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Göteborgs Kungliga Vetenskaps- och Vitterhets-Samhälles Handlinga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5: 1–41.</w:t>
      </w:r>
    </w:p>
    <w:p w14:paraId="42D6A102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fr-FR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Lawrence R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5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collection of cavernicolous and termitophilous Arachnida from the Belgian Congo. </w:t>
      </w:r>
      <w:r w:rsidRPr="00C57D1B">
        <w:rPr>
          <w:rFonts w:ascii="Calibri" w:hAnsi="Calibri" w:cs="Calibri"/>
          <w:i/>
          <w:iCs/>
          <w:noProof/>
          <w:kern w:val="0"/>
          <w:lang w:val="fr-FR"/>
        </w:rPr>
        <w:t>Revue de Zoologie et de Bontanique Africaines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 46: 1–17.</w:t>
      </w:r>
    </w:p>
    <w:p w14:paraId="3EEBB21A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fr-FR"/>
        </w:rPr>
        <w:t>Lawrence RF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fr-FR"/>
        </w:rPr>
        <w:t>1958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Whipscorpions from Angola, the Belgian Congo and Mossambique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Companhia de Diamantes de Angol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0: 67–79.</w:t>
      </w:r>
    </w:p>
    <w:p w14:paraId="731C6A41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Lawrence R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6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Uropygi (Arachnida : Schizomidae) of the Ethiopian region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Natural Histor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: 217–260.</w:t>
      </w:r>
    </w:p>
    <w:p w14:paraId="24254583" w14:textId="59DD0C9D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Lin Q, Yao Y</w:t>
      </w:r>
      <w:r w:rsidR="005529D3">
        <w:rPr>
          <w:rFonts w:ascii="Calibri" w:hAnsi="Calibri" w:cs="Calibri"/>
          <w:b/>
          <w:bCs/>
          <w:noProof/>
          <w:kern w:val="0"/>
          <w:lang w:val="en-GB"/>
        </w:rPr>
        <w:t>,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Xiang W</w:t>
      </w:r>
      <w:r w:rsidR="005529D3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Xia 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Oligocene micropalaeoentomofaun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Acta Micropalaeontologica Sinic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5: 331–345.</w:t>
      </w:r>
    </w:p>
    <w:p w14:paraId="44E87CD8" w14:textId="04CE84EA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cDonald WA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Hogue CL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5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</w:t>
      </w:r>
      <w:r w:rsidRPr="006B71BE">
        <w:rPr>
          <w:rFonts w:ascii="Calibri" w:hAnsi="Calibri" w:cs="Calibri"/>
          <w:i/>
          <w:iCs/>
          <w:noProof/>
          <w:kern w:val="0"/>
          <w:lang w:val="en-GB"/>
        </w:rPr>
        <w:t>Trithyre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from Southern California (Pedipalpida, Schizom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merican Museum Novitates</w:t>
      </w:r>
      <w:r w:rsidRPr="00D42E15">
        <w:rPr>
          <w:rFonts w:ascii="Calibri" w:hAnsi="Calibri" w:cs="Calibri"/>
          <w:noProof/>
          <w:kern w:val="0"/>
          <w:lang w:val="en-GB"/>
        </w:rPr>
        <w:t>: 1–8.</w:t>
      </w:r>
    </w:p>
    <w:p w14:paraId="260A4489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njaraz-Ruedas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the schizomid genus </w:t>
      </w:r>
      <w:r w:rsidRPr="006B71BE">
        <w:rPr>
          <w:rFonts w:ascii="Calibri" w:hAnsi="Calibri" w:cs="Calibri"/>
          <w:i/>
          <w:iCs/>
          <w:noProof/>
          <w:kern w:val="0"/>
          <w:lang w:val="en-GB"/>
        </w:rPr>
        <w:t>Stenochr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 from Mexico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68: 63–68.</w:t>
      </w:r>
    </w:p>
    <w:p w14:paraId="72F3FBFB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njaraz-Ruedas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3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</w:t>
      </w:r>
      <w:r w:rsidRPr="006B71BE">
        <w:rPr>
          <w:rFonts w:ascii="Calibri" w:hAnsi="Calibri" w:cs="Calibri"/>
          <w:i/>
          <w:iCs/>
          <w:noProof/>
          <w:kern w:val="0"/>
          <w:lang w:val="en-GB"/>
        </w:rPr>
        <w:t>Proto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Protoschizomidae) from a cave in Guerrero, Mexico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1: 420–424.</w:t>
      </w:r>
    </w:p>
    <w:p w14:paraId="1516BF93" w14:textId="439934B3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Monjaraz-Ruedas R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Francke OF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5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Taxonomic revision of the genus </w:t>
      </w:r>
      <w:r w:rsidRPr="006B71BE">
        <w:rPr>
          <w:rFonts w:ascii="Calibri" w:hAnsi="Calibri" w:cs="Calibri"/>
          <w:i/>
          <w:iCs/>
          <w:noProof/>
          <w:kern w:val="0"/>
          <w:lang w:val="en-GB"/>
        </w:rPr>
        <w:t>Maya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Reddell &amp; Cokendolpher, 1995 (Schizomida: Hubbardiidae), with description of five new species from Chiapas, Mexico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915: 451–490.</w:t>
      </w:r>
    </w:p>
    <w:p w14:paraId="24C039C1" w14:textId="02280790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190E07">
        <w:rPr>
          <w:rFonts w:ascii="Calibri" w:hAnsi="Calibri" w:cs="Calibri"/>
          <w:b/>
          <w:bCs/>
          <w:noProof/>
          <w:kern w:val="0"/>
          <w:lang w:val="es-ES"/>
        </w:rPr>
        <w:t>Monjaraz-Ruedas R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Francke OF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>2017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A new genus of schizomids (Arachnida: Schizomida: Hubbardiidae) from Mexico, with notes on its systematic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Systematics and Biodiversi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5: 399–413.</w:t>
      </w:r>
    </w:p>
    <w:p w14:paraId="7D74624C" w14:textId="7FB607BE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190E07">
        <w:rPr>
          <w:rFonts w:ascii="Calibri" w:hAnsi="Calibri" w:cs="Calibri"/>
          <w:b/>
          <w:bCs/>
          <w:noProof/>
          <w:kern w:val="0"/>
          <w:lang w:val="es-ES"/>
        </w:rPr>
        <w:t>Monjaraz-Ruedas R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Francke OF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>2018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Five new species of </w:t>
      </w:r>
      <w:r w:rsidRPr="006B71BE">
        <w:rPr>
          <w:rFonts w:ascii="Calibri" w:hAnsi="Calibri" w:cs="Calibri"/>
          <w:i/>
          <w:iCs/>
          <w:noProof/>
          <w:kern w:val="0"/>
          <w:lang w:val="en-GB"/>
        </w:rPr>
        <w:t>Stenochr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 from Oaxaca, Mexico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374: 189–214.</w:t>
      </w:r>
    </w:p>
    <w:p w14:paraId="74EBFEDC" w14:textId="6C0C01CD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njaraz-Ruedas R, Francke OF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Cokendolpher J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6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ree new species of </w:t>
      </w:r>
      <w:r w:rsidRPr="006B71BE">
        <w:rPr>
          <w:rFonts w:ascii="Calibri" w:hAnsi="Calibri" w:cs="Calibri"/>
          <w:i/>
          <w:iCs/>
          <w:noProof/>
          <w:kern w:val="0"/>
          <w:lang w:val="en-GB"/>
        </w:rPr>
        <w:t>Agasto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: Protoschizomidae) from North Americ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Mexicana de Biodiversidad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87: 337–346.</w:t>
      </w:r>
    </w:p>
    <w:p w14:paraId="1C9D2480" w14:textId="78C265B4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lastRenderedPageBreak/>
        <w:t>Monjaraz-Ruedas R, Francke OF, Cruz-López JA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Santibáñez-López C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6b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Annuli and setal patterns in the flagellum of female micro-whipscorpions (Arachnida: Schizomida): Hypotheses of homology across an order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logischer Anzeige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63: 118–134.</w:t>
      </w:r>
    </w:p>
    <w:p w14:paraId="538E0F9A" w14:textId="3455D4E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njaraz-Ruedas R, Francke OF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Prendini L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2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World travelers: parthenogenesis and ecological tolerance enable multiple colonization events by the widespread short-tailed whipscorpion, </w:t>
      </w:r>
      <w:r w:rsidRPr="006871EA">
        <w:rPr>
          <w:rFonts w:ascii="Calibri" w:hAnsi="Calibri" w:cs="Calibri"/>
          <w:i/>
          <w:iCs/>
          <w:noProof/>
          <w:kern w:val="0"/>
          <w:lang w:val="en-GB"/>
        </w:rPr>
        <w:t>Stenochrus portoricens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Insect Systematics and Diversi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6: 1–17.</w:t>
      </w:r>
    </w:p>
    <w:p w14:paraId="0BF95D44" w14:textId="300E4B23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njaraz-Ruedas R, Francke OF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Santibáñez-López C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morphological phylogeny of the family Protoschizomidae revisited (Arachnida: Schizomida): setal characters, fossil and paraphyletic gener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5: 99–111.</w:t>
      </w:r>
    </w:p>
    <w:p w14:paraId="787BB6C4" w14:textId="1F6BB14B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190E07">
        <w:rPr>
          <w:rFonts w:ascii="Calibri" w:hAnsi="Calibri" w:cs="Calibri"/>
          <w:b/>
          <w:bCs/>
          <w:noProof/>
          <w:kern w:val="0"/>
          <w:lang w:val="es-ES"/>
        </w:rPr>
        <w:t>Monjaraz-Ruedas R, Prendini L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Francke OF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>2019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Systematics of the short-tailed whipscorpion genus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tenochr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Chamberlin, 1922 (Schizomida: Hubbardiidae), with descriptions of six new genera and five new specie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ulletin of the American Museum of Natural Histor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35: 1–95.</w:t>
      </w:r>
    </w:p>
    <w:p w14:paraId="3D1F7ED4" w14:textId="3C89273B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190E07">
        <w:rPr>
          <w:rFonts w:ascii="Calibri" w:hAnsi="Calibri" w:cs="Calibri"/>
          <w:b/>
          <w:bCs/>
          <w:noProof/>
          <w:kern w:val="0"/>
          <w:lang w:val="es-ES"/>
        </w:rPr>
        <w:t>Monjaraz-Ruedas R, Prendini L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Francke OF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>2020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First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ura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 Schizomida : Hubbardiidae ) from North America illuminate biogeography of short- tailed whipscorpions in the New World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rthropod Systematics &amp; Phylogen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78: 245–263.</w:t>
      </w:r>
    </w:p>
    <w:p w14:paraId="7C516E24" w14:textId="0493F6A8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ontaño-Moreno H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Francke O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Agasto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Protoschizomidae) from Guerrero, Mexico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Texas Memorial Museum, Speleological Monographs</w:t>
      </w:r>
      <w:r w:rsidRPr="00C57D1B">
        <w:rPr>
          <w:rFonts w:ascii="Calibri" w:hAnsi="Calibri" w:cs="Calibri"/>
          <w:noProof/>
          <w:kern w:val="0"/>
          <w:lang w:val="es-ES"/>
        </w:rPr>
        <w:t>: 33–36.</w:t>
      </w:r>
    </w:p>
    <w:p w14:paraId="5AFB6731" w14:textId="159FEEA1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Moreno-González JA, Delgado-Santa L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4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Two new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Piaro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, Hubbardiidae) from Colombia, with comments on the genus taxonomy and the flagellar setae pattern of Hubbardiinae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852: 227–251.</w:t>
      </w:r>
    </w:p>
    <w:p w14:paraId="79B2B669" w14:textId="6B7074C1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190E07">
        <w:rPr>
          <w:rFonts w:ascii="Calibri" w:hAnsi="Calibri" w:cs="Calibri"/>
          <w:b/>
          <w:bCs/>
          <w:noProof/>
          <w:kern w:val="0"/>
          <w:lang w:val="es-ES"/>
        </w:rPr>
        <w:t>Moreno-González JA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Villarreal MO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>2012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A new genus of Hubbardiidae (Arachnida: Schizomida) from the Colombian Andes, with some taxonomic comment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560: 61–78.</w:t>
      </w:r>
    </w:p>
    <w:p w14:paraId="580CE4C3" w14:textId="2CD964A3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190E07">
        <w:rPr>
          <w:rFonts w:ascii="Calibri" w:hAnsi="Calibri" w:cs="Calibri"/>
          <w:b/>
          <w:bCs/>
          <w:noProof/>
          <w:kern w:val="0"/>
          <w:lang w:val="es-ES"/>
        </w:rPr>
        <w:t>Moreno-González JA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Villarreal MO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>2017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Two new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Calim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Moreno-González and Villarreal, 2012 (Arachnida: Schizomida: Hubbardiidae) from the Colombian Andes, with a discussion on the male flagellar microsetae of Hubbardiinae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Natural Histor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51: 2681–2700.</w:t>
      </w:r>
    </w:p>
    <w:p w14:paraId="01B0E82E" w14:textId="4C561BA0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Müller SP, Dunlop JA, Kotthoff U, Hammel JU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Harms D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oldest short-tailed whipscorpion (Schizomida): a new genus and species from the Upper Cretaceous amber of northern Myanmar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Cretaceous Research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06: 1–10.</w:t>
      </w:r>
    </w:p>
    <w:p w14:paraId="7AC7F04B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Petrunkevitch 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45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Calcitro fisher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fossil arachnid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merican Journal of Scienc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43: 320–329.</w:t>
      </w:r>
    </w:p>
    <w:p w14:paraId="635A674E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Pierce WD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5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Fossil Arthropods from Onyx Marble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ulletin of the Southern Californian Academy of Scienc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9: 101–104.</w:t>
      </w:r>
    </w:p>
    <w:p w14:paraId="1E3A080F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Pierce WD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5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Fossil Arthropods from Onyx Marble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ulletin of the Southern California Academy of Scienc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50: 34–43.</w:t>
      </w:r>
    </w:p>
    <w:p w14:paraId="3353F06E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Pinto-da-Rocha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9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urazomus chavi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new species, first Schizomida (Hubbardiidae, Hubbardiinae) described from Peru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4: 265–267.</w:t>
      </w:r>
    </w:p>
    <w:p w14:paraId="363B82A7" w14:textId="5913E272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Pinto-da-Rocha R, Andrade R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Moreno-González J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6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Two new cave-dwelling genera of short-tailed whip-scorpions from Brazil (Arachnida: 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log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3: 1–9.</w:t>
      </w:r>
    </w:p>
    <w:p w14:paraId="24102094" w14:textId="272AB204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eddell JR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Cokendolpher J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troglobitic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) from Ecuador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ulletin of the British Arachnological Socie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6: 172–177.</w:t>
      </w:r>
    </w:p>
    <w:p w14:paraId="19BE946D" w14:textId="1768C08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eddell JR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Cokendolpher J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6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ew species and record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</w:t>
      </w:r>
      <w:r w:rsidRPr="00D42E15">
        <w:rPr>
          <w:rFonts w:ascii="Calibri" w:hAnsi="Calibri" w:cs="Calibri"/>
          <w:noProof/>
          <w:kern w:val="0"/>
          <w:lang w:val="en-GB"/>
        </w:rPr>
        <w:lastRenderedPageBreak/>
        <w:t xml:space="preserve">Schizomida) from Mexico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exas Memorial Museum, Speleological Monograph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: 31–38.</w:t>
      </w:r>
    </w:p>
    <w:p w14:paraId="3F50D817" w14:textId="3487499A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fr-FR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eddell JR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Cokendolpher J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9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Redescription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chizomus crassicaudat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Pickard-Cambridge) and diagnos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Hubbard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Cook),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tenochr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Chamberlin), and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otanostenochr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</w:t>
      </w:r>
      <w:r>
        <w:rPr>
          <w:rFonts w:ascii="Calibri" w:hAnsi="Calibri" w:cs="Calibri"/>
          <w:noProof/>
          <w:kern w:val="0"/>
          <w:lang w:val="en-GB"/>
        </w:rPr>
        <w:t>n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ew genus: with description of a new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Hubbard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from California (Arachnida: 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fr-FR"/>
        </w:rPr>
        <w:t>Pearce Sellards Series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 47: 1–24.</w:t>
      </w:r>
    </w:p>
    <w:p w14:paraId="10DB981D" w14:textId="4ABB3EB5" w:rsidR="00927228" w:rsidRPr="00D42E15" w:rsidRDefault="00927228" w:rsidP="00927228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eddell JR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Cokendolpher JC,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95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Catalogue, bibliography, and generic revision of the order Schizomida (Arachn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exas Memorial Museum, Speleological Monograph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: 1–170.</w:t>
      </w:r>
    </w:p>
    <w:p w14:paraId="1B7EB091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fr-FR"/>
        </w:rPr>
      </w:pPr>
      <w:r w:rsidRPr="00C57D1B">
        <w:rPr>
          <w:rFonts w:ascii="Calibri" w:hAnsi="Calibri" w:cs="Calibri"/>
          <w:b/>
          <w:bCs/>
          <w:noProof/>
          <w:kern w:val="0"/>
          <w:lang w:val="fr-FR"/>
        </w:rPr>
        <w:t>Rémy PA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fr-FR"/>
        </w:rPr>
        <w:t>1946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Description d’un Tartaride nouveau d’Indochine. </w:t>
      </w:r>
      <w:r w:rsidRPr="00C57D1B">
        <w:rPr>
          <w:rFonts w:ascii="Calibri" w:hAnsi="Calibri" w:cs="Calibri"/>
          <w:i/>
          <w:iCs/>
          <w:noProof/>
          <w:kern w:val="0"/>
          <w:lang w:val="fr-FR"/>
        </w:rPr>
        <w:t>Bulletin de la Société Entomologique de France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 51: 19–21.</w:t>
      </w:r>
    </w:p>
    <w:p w14:paraId="664865B8" w14:textId="77777777" w:rsidR="00586559" w:rsidRP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de-DE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Rémy PA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61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Sur l’écologie des schizomides (Arachn. Uropyges) de mes récoltes, avec description de trois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Schizomus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nouveaux capturés par J. Van der Drift au Surinam. </w:t>
      </w:r>
      <w:r w:rsidRPr="00586559">
        <w:rPr>
          <w:rFonts w:ascii="Calibri" w:hAnsi="Calibri" w:cs="Calibri"/>
          <w:i/>
          <w:iCs/>
          <w:noProof/>
          <w:kern w:val="0"/>
          <w:lang w:val="de-DE"/>
        </w:rPr>
        <w:t>Bulletin du Muséum National d’Histoire Naturelle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 33: 500–511.</w:t>
      </w:r>
    </w:p>
    <w:p w14:paraId="027322C8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fr-FR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Roewer CF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54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Über einige Solifugen und Pedipali der äthiopischen Region. </w:t>
      </w:r>
      <w:r w:rsidRPr="00C57D1B">
        <w:rPr>
          <w:rFonts w:ascii="Calibri" w:hAnsi="Calibri" w:cs="Calibri"/>
          <w:i/>
          <w:iCs/>
          <w:noProof/>
          <w:kern w:val="0"/>
          <w:lang w:val="fr-FR"/>
        </w:rPr>
        <w:t>Annales du Musée Royal de l’Afrique Centrale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 (Zool.) 4: 261–268.</w:t>
      </w:r>
    </w:p>
    <w:p w14:paraId="160A0B7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fr-FR"/>
        </w:rPr>
        <w:t>Rowland JM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fr-FR"/>
        </w:rPr>
        <w:t>1971a</w:t>
      </w:r>
      <w:r w:rsidRPr="00C57D1B">
        <w:rPr>
          <w:rFonts w:ascii="Calibri" w:hAnsi="Calibri" w:cs="Calibri"/>
          <w:noProof/>
          <w:kern w:val="0"/>
          <w:lang w:val="fr-FR"/>
        </w:rPr>
        <w:t xml:space="preserve">.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Agastoschizomus lucife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, a new genus and species of cavernicole schizomid (Arachnida, Schizomida) from Mexico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Bulletin of the Association for Mexican Cave Studi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: 13–17.</w:t>
      </w:r>
    </w:p>
    <w:p w14:paraId="1A662ED9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1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New species of schizomids (Arachnida, Schizomida) from Mexican cave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ssociation for Mexican Cave Studi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: 117–126.</w:t>
      </w:r>
    </w:p>
    <w:p w14:paraId="5D1FECCF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1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Trithyre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from a desert oasis in Southern California (Arachnida: Schizomida: Schizom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an-Pacific Entomologist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7: 304–309.</w:t>
      </w:r>
    </w:p>
    <w:p w14:paraId="2CCCA0F6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Schizomida (Arachnida) from Californ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Occasional Papers Museum of Texas Tech Universi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5: 1–10.</w:t>
      </w:r>
    </w:p>
    <w:p w14:paraId="4147B617" w14:textId="77777777" w:rsid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3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genus and several new species of Mexican schizomids (Schizomida: Arachn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Occasional Papers Museum of Texas Tech Universit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1: 1–24.</w:t>
      </w:r>
    </w:p>
    <w:p w14:paraId="77215716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3</w:t>
      </w:r>
      <w:r>
        <w:rPr>
          <w:rFonts w:ascii="Calibri" w:hAnsi="Calibri" w:cs="Calibri"/>
          <w:b/>
          <w:bCs/>
          <w:noProof/>
          <w:kern w:val="0"/>
          <w:lang w:val="en-GB"/>
        </w:rPr>
        <w:t>c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ree new Schizomida of the genus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from Mexican caves (Arachn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ssociation for Mexican Cave Studi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5: 135–140.</w:t>
      </w:r>
    </w:p>
    <w:p w14:paraId="5516D2D0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5</w:t>
      </w:r>
      <w:r w:rsidRPr="00D42E15">
        <w:rPr>
          <w:rFonts w:ascii="Calibri" w:hAnsi="Calibri" w:cs="Calibri"/>
          <w:noProof/>
          <w:kern w:val="0"/>
          <w:lang w:val="en-GB"/>
        </w:rPr>
        <w:t>. Classification, phylogeny and zoogeography of the American arachnids of the order Schizomida.</w:t>
      </w:r>
    </w:p>
    <w:p w14:paraId="67A25E16" w14:textId="6DA49348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Rowland JM</w:t>
      </w:r>
      <w:r w:rsidR="00190E07" w:rsidRPr="00E16316">
        <w:rPr>
          <w:rFonts w:ascii="Calibri" w:hAnsi="Calibri" w:cs="Calibri"/>
          <w:b/>
          <w:bCs/>
          <w:noProof/>
          <w:kern w:val="0"/>
          <w:lang w:val="de-DE"/>
        </w:rPr>
        <w:t xml:space="preserve"> &amp;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 xml:space="preserve"> Reddell JR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79a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The order Schizomida (Arachnida) in the New World. I. Protoschizomidae and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dumitrescoa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group (Schizomidae: Schizomus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6: 161–196.</w:t>
      </w:r>
    </w:p>
    <w:p w14:paraId="5B005ABE" w14:textId="0C0A11A9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586559">
        <w:rPr>
          <w:rFonts w:ascii="Calibri" w:hAnsi="Calibri" w:cs="Calibri"/>
          <w:b/>
          <w:bCs/>
          <w:noProof/>
          <w:kern w:val="0"/>
          <w:lang w:val="de-DE"/>
        </w:rPr>
        <w:t>Rowland JM</w:t>
      </w:r>
      <w:r w:rsidR="00190E07" w:rsidRPr="00E16316">
        <w:rPr>
          <w:rFonts w:ascii="Calibri" w:hAnsi="Calibri" w:cs="Calibri"/>
          <w:b/>
          <w:bCs/>
          <w:noProof/>
          <w:kern w:val="0"/>
          <w:lang w:val="de-DE"/>
        </w:rPr>
        <w:t xml:space="preserve"> &amp;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 xml:space="preserve"> Reddell JR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586559">
        <w:rPr>
          <w:rFonts w:ascii="Calibri" w:hAnsi="Calibri" w:cs="Calibri"/>
          <w:b/>
          <w:bCs/>
          <w:noProof/>
          <w:kern w:val="0"/>
          <w:lang w:val="de-DE"/>
        </w:rPr>
        <w:t>1979b</w:t>
      </w:r>
      <w:r w:rsidRPr="00586559">
        <w:rPr>
          <w:rFonts w:ascii="Calibri" w:hAnsi="Calibri" w:cs="Calibri"/>
          <w:noProof/>
          <w:kern w:val="0"/>
          <w:lang w:val="de-DE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The Order Schizomida (Arachnida) in the New World. II.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imon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nd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brasiliens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group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7: 89–119.</w:t>
      </w:r>
    </w:p>
    <w:p w14:paraId="37A60251" w14:textId="06EA8050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order Schizomida (Arachnida) in the New World. III.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mexican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nd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peck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groups (Schizomidae: Schizomus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8: 1–34.</w:t>
      </w:r>
    </w:p>
    <w:p w14:paraId="76B3A85A" w14:textId="199799B6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owland JM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Reddell J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Order Schizomida in the New World. IV.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goodnightoru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nd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briggs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groups and unplaced </w:t>
      </w:r>
      <w:r>
        <w:rPr>
          <w:rFonts w:ascii="Calibri" w:hAnsi="Calibri" w:cs="Calibri"/>
          <w:noProof/>
          <w:kern w:val="0"/>
          <w:lang w:val="en-GB"/>
        </w:rPr>
        <w:t>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pecies (Schizomidae: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chi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Journal of Arachn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9: 19–46.</w:t>
      </w:r>
    </w:p>
    <w:p w14:paraId="654E771C" w14:textId="1A987943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uiz GRS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Valente R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7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first schizomid from a dry forest in South America (Arachnida: Schizomida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311: 81–95.</w:t>
      </w:r>
    </w:p>
    <w:p w14:paraId="0E3C551A" w14:textId="6A296BFD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uiz GRS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Valente R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9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Description of a new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ura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), with comments on homology of male flagellum and mating march anchorage in the genu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LoS ON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4: 1–18.</w:t>
      </w:r>
    </w:p>
    <w:p w14:paraId="3B997773" w14:textId="6282682B" w:rsidR="00586559" w:rsidRPr="00ED6CD4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Ruiz GRS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Valente R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23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ED6CD4">
        <w:rPr>
          <w:rFonts w:ascii="Calibri" w:hAnsi="Calibri" w:cs="Calibri"/>
          <w:noProof/>
          <w:kern w:val="0"/>
          <w:lang w:val="en-GB"/>
        </w:rPr>
        <w:t xml:space="preserve">First description of the male genitalia in a short-tailed whipscorpion (Arachnida: Schizomida), description of the female, and comments on pygidial </w:t>
      </w:r>
      <w:r w:rsidRPr="00ED6CD4">
        <w:rPr>
          <w:rFonts w:ascii="Calibri" w:hAnsi="Calibri" w:cs="Calibri"/>
          <w:noProof/>
          <w:kern w:val="0"/>
          <w:lang w:val="en-GB"/>
        </w:rPr>
        <w:lastRenderedPageBreak/>
        <w:t xml:space="preserve">glands and cuticular ultrastructure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urazomus algodoal</w:t>
      </w:r>
      <w:r w:rsidRPr="00ED6CD4">
        <w:rPr>
          <w:rFonts w:ascii="Calibri" w:hAnsi="Calibri" w:cs="Calibri"/>
          <w:noProof/>
          <w:kern w:val="0"/>
          <w:lang w:val="en-GB"/>
        </w:rPr>
        <w:t xml:space="preserve"> Ruiz &amp; Valente, 2017.</w:t>
      </w:r>
      <w:r>
        <w:rPr>
          <w:rFonts w:ascii="Calibri" w:hAnsi="Calibri" w:cs="Calibri"/>
          <w:noProof/>
          <w:kern w:val="0"/>
          <w:lang w:val="en-GB"/>
        </w:rPr>
        <w:t xml:space="preserve"> </w:t>
      </w:r>
      <w:r>
        <w:rPr>
          <w:rFonts w:ascii="Calibri" w:hAnsi="Calibri" w:cs="Calibri"/>
          <w:i/>
          <w:iCs/>
          <w:noProof/>
          <w:kern w:val="0"/>
          <w:lang w:val="en-GB"/>
        </w:rPr>
        <w:t xml:space="preserve">PLoS ONE </w:t>
      </w:r>
      <w:r>
        <w:rPr>
          <w:rFonts w:ascii="Calibri" w:hAnsi="Calibri" w:cs="Calibri"/>
          <w:noProof/>
          <w:kern w:val="0"/>
          <w:lang w:val="en-GB"/>
        </w:rPr>
        <w:t>18: 1</w:t>
      </w:r>
      <w:r w:rsidRPr="00D42E15">
        <w:rPr>
          <w:rFonts w:ascii="Calibri" w:hAnsi="Calibri" w:cs="Calibri"/>
          <w:noProof/>
          <w:kern w:val="0"/>
          <w:lang w:val="en-GB"/>
        </w:rPr>
        <w:t>–</w:t>
      </w:r>
      <w:r>
        <w:rPr>
          <w:rFonts w:ascii="Calibri" w:hAnsi="Calibri" w:cs="Calibri"/>
          <w:noProof/>
          <w:kern w:val="0"/>
          <w:lang w:val="en-GB"/>
        </w:rPr>
        <w:t>35.</w:t>
      </w:r>
    </w:p>
    <w:p w14:paraId="098848AD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Salvatierra L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ura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Reddell and Cokendolpher, 1995 (Arachnida: Schizomida) from Rondônia, Brazil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urkish Journal of Zo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2: 107–112.</w:t>
      </w:r>
    </w:p>
    <w:p w14:paraId="4C58DCC7" w14:textId="3BAD2F21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Santos AJ, Dias SC, Brescovit AD</w:t>
      </w:r>
      <w:r w:rsidR="00190E07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Santos PP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0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arachnid order Schizomida in the Brazilian Atlantic Forest: a new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Rowlandi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and new record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Stenochrus portoricensi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850: 53–60.</w:t>
      </w:r>
    </w:p>
    <w:p w14:paraId="081AA686" w14:textId="35EE864B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190E07">
        <w:rPr>
          <w:rFonts w:ascii="Calibri" w:hAnsi="Calibri" w:cs="Calibri"/>
          <w:b/>
          <w:bCs/>
          <w:noProof/>
          <w:kern w:val="0"/>
          <w:lang w:val="es-ES"/>
        </w:rPr>
        <w:t>Santos AJ, Ferreira RL</w:t>
      </w:r>
      <w:r w:rsidR="00190E07"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 xml:space="preserve"> Buzatto BA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190E07">
        <w:rPr>
          <w:rFonts w:ascii="Calibri" w:hAnsi="Calibri" w:cs="Calibri"/>
          <w:b/>
          <w:bCs/>
          <w:noProof/>
          <w:kern w:val="0"/>
          <w:lang w:val="es-ES"/>
        </w:rPr>
        <w:t>2013</w:t>
      </w:r>
      <w:r w:rsidRPr="00190E07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Two new cave-dwelling species of the short-tailed whipscorpion genus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Rowlandi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: Schizomida: Hubbardiidae) from Northeastern Brazil, with comments on male dimorphism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LoS ONE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8: 1–12.</w:t>
      </w:r>
    </w:p>
    <w:p w14:paraId="01730932" w14:textId="2D5FE60D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1846FC">
        <w:rPr>
          <w:rFonts w:ascii="Calibri" w:hAnsi="Calibri" w:cs="Calibri"/>
          <w:b/>
          <w:bCs/>
          <w:noProof/>
          <w:kern w:val="0"/>
          <w:lang w:val="es-ES"/>
        </w:rPr>
        <w:t>Santos AJ</w:t>
      </w:r>
      <w:r w:rsidR="00190E07" w:rsidRPr="001846FC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1846FC">
        <w:rPr>
          <w:rFonts w:ascii="Calibri" w:hAnsi="Calibri" w:cs="Calibri"/>
          <w:b/>
          <w:bCs/>
          <w:noProof/>
          <w:kern w:val="0"/>
          <w:lang w:val="es-ES"/>
        </w:rPr>
        <w:t xml:space="preserve"> Pinto-da-Rocha R</w:t>
      </w:r>
      <w:r w:rsidRPr="001846FC">
        <w:rPr>
          <w:rFonts w:ascii="Calibri" w:hAnsi="Calibri" w:cs="Calibri"/>
          <w:noProof/>
          <w:kern w:val="0"/>
          <w:lang w:val="es-ES"/>
        </w:rPr>
        <w:t xml:space="preserve">. </w:t>
      </w:r>
      <w:r w:rsidRPr="001846FC">
        <w:rPr>
          <w:rFonts w:ascii="Calibri" w:hAnsi="Calibri" w:cs="Calibri"/>
          <w:b/>
          <w:bCs/>
          <w:noProof/>
          <w:kern w:val="0"/>
          <w:lang w:val="es-ES"/>
        </w:rPr>
        <w:t>2009</w:t>
      </w:r>
      <w:r w:rsidRPr="001846FC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A new micro-whip scorpion species from Brazilian Amazonia (Arachnida, Schizomida, Hubbardiidae), with the description of a new synapomorphy for Uropygi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Journal of Arachnology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37: 39–44.</w:t>
      </w:r>
    </w:p>
    <w:p w14:paraId="35348494" w14:textId="1890C69F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Segovia-Paccini A, Ahumada D</w:t>
      </w:r>
      <w:r w:rsidR="001846FC" w:rsidRPr="001846FC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Moreno-González J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8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A new remarkable short-tailed whip-scorpion species of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Piaro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Arachnida, Schizomida, Hubbardiidae) from the Colombian Caribbean region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500: 91–103.</w:t>
      </w:r>
    </w:p>
    <w:p w14:paraId="3ACEEB32" w14:textId="53EDE33E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Sekiguchi K</w:t>
      </w:r>
      <w:r w:rsidR="001846FC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Yamasaki T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2</w:t>
      </w:r>
      <w:r w:rsidRPr="00D42E15">
        <w:rPr>
          <w:rFonts w:ascii="Calibri" w:hAnsi="Calibri" w:cs="Calibri"/>
          <w:noProof/>
          <w:kern w:val="0"/>
          <w:lang w:val="en-GB"/>
        </w:rPr>
        <w:t>. A redescription of "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Trithyreus sawadai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" (Uropygi: Schizomidae) from the Bonin Island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cta Arachnologic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4: 73–81.</w:t>
      </w:r>
    </w:p>
    <w:p w14:paraId="2F21C2CE" w14:textId="77777777" w:rsidR="00586559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Shimojana 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1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the genus </w:t>
      </w:r>
      <w:r w:rsidRPr="00ED6CD4">
        <w:rPr>
          <w:rFonts w:ascii="Calibri" w:hAnsi="Calibri" w:cs="Calibri"/>
          <w:i/>
          <w:iCs/>
          <w:noProof/>
          <w:kern w:val="0"/>
          <w:lang w:val="en-GB"/>
        </w:rPr>
        <w:t>Trithyre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, Schizomidae) from the Daitô-Islands, Okinawa Prefecture, Japan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cta Arachnologic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0: 33–40.</w:t>
      </w:r>
    </w:p>
    <w:p w14:paraId="600CCAAB" w14:textId="4FB61AA9" w:rsidR="00B653F2" w:rsidRPr="00B653F2" w:rsidRDefault="00B653F2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>
        <w:rPr>
          <w:rFonts w:ascii="Calibri" w:hAnsi="Calibri" w:cs="Calibri"/>
          <w:b/>
          <w:bCs/>
          <w:noProof/>
          <w:kern w:val="0"/>
          <w:lang w:val="en-GB"/>
        </w:rPr>
        <w:t>Silva ISS, Santos AJ &amp; Carvalho LS</w:t>
      </w:r>
      <w:r>
        <w:rPr>
          <w:rFonts w:ascii="Calibri" w:hAnsi="Calibri" w:cs="Calibri"/>
          <w:noProof/>
          <w:kern w:val="0"/>
          <w:lang w:val="en-GB"/>
        </w:rPr>
        <w:t xml:space="preserve">. </w:t>
      </w:r>
      <w:r>
        <w:rPr>
          <w:rFonts w:ascii="Calibri" w:hAnsi="Calibri" w:cs="Calibri"/>
          <w:b/>
          <w:bCs/>
          <w:noProof/>
          <w:kern w:val="0"/>
          <w:lang w:val="en-GB"/>
        </w:rPr>
        <w:t>2024</w:t>
      </w:r>
      <w:r>
        <w:rPr>
          <w:rFonts w:ascii="Calibri" w:hAnsi="Calibri" w:cs="Calibri"/>
          <w:noProof/>
          <w:kern w:val="0"/>
          <w:lang w:val="en-GB"/>
        </w:rPr>
        <w:t xml:space="preserve">. A potentially endangered new species of the genus </w:t>
      </w:r>
      <w:r>
        <w:rPr>
          <w:rFonts w:ascii="Calibri" w:hAnsi="Calibri" w:cs="Calibri"/>
          <w:i/>
          <w:iCs/>
          <w:noProof/>
          <w:kern w:val="0"/>
          <w:lang w:val="en-GB"/>
        </w:rPr>
        <w:t xml:space="preserve">Rowlandius </w:t>
      </w:r>
      <w:r>
        <w:rPr>
          <w:rFonts w:ascii="Calibri" w:hAnsi="Calibri" w:cs="Calibri"/>
          <w:noProof/>
          <w:kern w:val="0"/>
          <w:lang w:val="en-GB"/>
        </w:rPr>
        <w:t xml:space="preserve">(Arachnida: Schizomida: Hubbardiidae) from Northeastern Brazil. </w:t>
      </w:r>
      <w:r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>
        <w:rPr>
          <w:rFonts w:ascii="Calibri" w:hAnsi="Calibri" w:cs="Calibri"/>
          <w:noProof/>
          <w:kern w:val="0"/>
          <w:lang w:val="en-GB"/>
        </w:rPr>
        <w:t xml:space="preserve"> 5458: 403</w:t>
      </w:r>
      <w:r w:rsidRPr="00D42E15">
        <w:rPr>
          <w:rFonts w:ascii="Calibri" w:hAnsi="Calibri" w:cs="Calibri"/>
          <w:noProof/>
          <w:kern w:val="0"/>
          <w:lang w:val="en-GB"/>
        </w:rPr>
        <w:t>–</w:t>
      </w:r>
      <w:r>
        <w:rPr>
          <w:rFonts w:ascii="Calibri" w:hAnsi="Calibri" w:cs="Calibri"/>
          <w:noProof/>
          <w:kern w:val="0"/>
          <w:lang w:val="en-GB"/>
        </w:rPr>
        <w:t>419.</w:t>
      </w:r>
    </w:p>
    <w:p w14:paraId="3D3B2EB4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Sissom WD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8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eyed Schizomids, with a description of a new species from Sumatra (Schizomida: Schizom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Journal of Arachnology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8: 187–192.</w:t>
      </w:r>
    </w:p>
    <w:p w14:paraId="227B8F60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3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Adiciones a la fauna cubana de esquizómidos, con la descripción de un nuevo género y nueve especies nuevas de Hubbardiidae (Arachnida: Schizomida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7: 39–69.</w:t>
      </w:r>
    </w:p>
    <w:p w14:paraId="7938237F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4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Nuevas adiciones a la fauna de esquizómidos de Cuba oriental, con la descripción de cuatro nuevas especies (Schizomida: Hubbard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9: 31–42.</w:t>
      </w:r>
    </w:p>
    <w:p w14:paraId="79B6C63B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7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Esquizómidos troglomorfos de Cuba, con las descripciones de dos géneros y una especie nuevos (Schizomida: Hubbardiidae: Hubbardiin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 xml:space="preserve">Boletín de la Sociedad Entomológica Aragonesa </w:t>
      </w:r>
      <w:r w:rsidRPr="00C57D1B">
        <w:rPr>
          <w:rFonts w:ascii="Calibri" w:hAnsi="Calibri" w:cs="Calibri"/>
          <w:noProof/>
          <w:kern w:val="0"/>
          <w:lang w:val="es-ES"/>
        </w:rPr>
        <w:t>40: 39–53.</w:t>
      </w:r>
    </w:p>
    <w:p w14:paraId="73DFB274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2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Un nuevo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owlandi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Reddel &amp; Cokendolpher 1995 del Macizo de Guamahuaya, Cuba central (Schizomida, Hubbar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21: 61–64.</w:t>
      </w:r>
    </w:p>
    <w:p w14:paraId="67CDF111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3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Un nuevo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Antillostenochr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Armas &amp; Teruel 2002 de Cuba centro-oriental (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22: 61–65.</w:t>
      </w:r>
    </w:p>
    <w:p w14:paraId="62A60CCA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5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Una especie nueva de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Antillostenochr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Armas &amp; Teruel 2002 (Schizomida: Hubbardiidae), del extremo oriental de Cub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27: 75–80.</w:t>
      </w:r>
    </w:p>
    <w:p w14:paraId="174585A4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7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Revisión taxónomica del género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Cubazom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Reddell &amp; Coendolpher, 1995, con la descripción de una especie nueva de Cuba (Schizomida: Hubardiidae)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Revista Ibérica de Aracnologí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0: 71–81.</w:t>
      </w:r>
    </w:p>
    <w:p w14:paraId="61249967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Teruel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7b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genus of micro-whipscorpions (Schizomida: Hubbardiidae) from western Cub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rthropoda Select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26: 41–47.</w:t>
      </w:r>
    </w:p>
    <w:p w14:paraId="541DE06E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Teruel R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8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wo new genera and a new species of schizomids (Arachnida: Schizomida) </w:t>
      </w:r>
      <w:r w:rsidRPr="00D42E15">
        <w:rPr>
          <w:rFonts w:ascii="Calibri" w:hAnsi="Calibri" w:cs="Calibri"/>
          <w:noProof/>
          <w:kern w:val="0"/>
          <w:lang w:val="en-GB"/>
        </w:rPr>
        <w:lastRenderedPageBreak/>
        <w:t xml:space="preserve">from Isla de Pinos, Cub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Ecologica Montenegrin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19: 33–49.</w:t>
      </w:r>
    </w:p>
    <w:p w14:paraId="1937B7E7" w14:textId="77777777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21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Una especie nueva de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owlandi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Reddell &amp; Cokendolpher, 1995 (Schizomida: Hubbardiidae), del norte de República Dominican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39: 67–72.</w:t>
      </w:r>
    </w:p>
    <w:p w14:paraId="0996C787" w14:textId="3120EB52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="001846FC" w:rsidRPr="001846FC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2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Un género nuevo de Hubbardiidae (Arachnida: Schizomida) del occidente de Cub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6: 91–94.</w:t>
      </w:r>
    </w:p>
    <w:p w14:paraId="787138C4" w14:textId="1F78979B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="001846FC" w:rsidRPr="001846FC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Armas LF de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4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Descripcíon de las espermatecas de ocho especies cubanas de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owlandi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Reddell &amp; Cokendolpher, 1995 (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9: 219–224.</w:t>
      </w:r>
    </w:p>
    <w:p w14:paraId="2A9BB648" w14:textId="6FC31E45" w:rsidR="00586559" w:rsidRPr="00E16316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E16316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="001846FC" w:rsidRPr="001846FC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E16316">
        <w:rPr>
          <w:rFonts w:ascii="Calibri" w:hAnsi="Calibri" w:cs="Calibri"/>
          <w:b/>
          <w:bCs/>
          <w:noProof/>
          <w:kern w:val="0"/>
          <w:lang w:val="es-ES"/>
        </w:rPr>
        <w:t xml:space="preserve"> Armas LF de</w:t>
      </w:r>
      <w:r w:rsidRPr="00E16316">
        <w:rPr>
          <w:rFonts w:ascii="Calibri" w:hAnsi="Calibri" w:cs="Calibri"/>
          <w:noProof/>
          <w:kern w:val="0"/>
          <w:lang w:val="es-ES"/>
        </w:rPr>
        <w:t xml:space="preserve">. </w:t>
      </w:r>
      <w:r w:rsidRPr="00E16316">
        <w:rPr>
          <w:rFonts w:ascii="Calibri" w:hAnsi="Calibri" w:cs="Calibri"/>
          <w:b/>
          <w:bCs/>
          <w:noProof/>
          <w:kern w:val="0"/>
          <w:lang w:val="es-ES"/>
        </w:rPr>
        <w:t>2012</w:t>
      </w:r>
      <w:r w:rsidRPr="00E16316">
        <w:rPr>
          <w:rFonts w:ascii="Calibri" w:hAnsi="Calibri" w:cs="Calibri"/>
          <w:noProof/>
          <w:kern w:val="0"/>
          <w:lang w:val="es-ES"/>
        </w:rPr>
        <w:t xml:space="preserve">. Un nuevo </w:t>
      </w:r>
      <w:r w:rsidRPr="00E16316">
        <w:rPr>
          <w:rFonts w:ascii="Calibri" w:hAnsi="Calibri" w:cs="Calibri"/>
          <w:i/>
          <w:iCs/>
          <w:noProof/>
          <w:kern w:val="0"/>
          <w:lang w:val="es-ES"/>
        </w:rPr>
        <w:t>Rowlandius</w:t>
      </w:r>
      <w:r w:rsidRPr="00E16316">
        <w:rPr>
          <w:rFonts w:ascii="Calibri" w:hAnsi="Calibri" w:cs="Calibri"/>
          <w:noProof/>
          <w:kern w:val="0"/>
          <w:lang w:val="es-ES"/>
        </w:rPr>
        <w:t xml:space="preserve"> Reddell &amp; Cokendolpher 1995 de la Sierra Maestra, Cuba oriental (Schizomida: Hubbardiidae). </w:t>
      </w:r>
      <w:r w:rsidRPr="00E16316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E16316">
        <w:rPr>
          <w:rFonts w:ascii="Calibri" w:hAnsi="Calibri" w:cs="Calibri"/>
          <w:noProof/>
          <w:kern w:val="0"/>
          <w:lang w:val="es-ES"/>
        </w:rPr>
        <w:t xml:space="preserve"> 21: 5–8.</w:t>
      </w:r>
    </w:p>
    <w:p w14:paraId="32ACC465" w14:textId="7FEB35CA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E16316">
        <w:rPr>
          <w:rFonts w:ascii="Calibri" w:hAnsi="Calibri" w:cs="Calibri"/>
          <w:b/>
          <w:bCs/>
          <w:noProof/>
          <w:kern w:val="0"/>
          <w:lang w:val="es-ES"/>
        </w:rPr>
        <w:t>Teruel R, Armas LF de</w:t>
      </w:r>
      <w:r w:rsidR="001846FC" w:rsidRPr="001846FC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E16316">
        <w:rPr>
          <w:rFonts w:ascii="Calibri" w:hAnsi="Calibri" w:cs="Calibri"/>
          <w:b/>
          <w:bCs/>
          <w:noProof/>
          <w:kern w:val="0"/>
          <w:lang w:val="es-ES"/>
        </w:rPr>
        <w:t xml:space="preserve"> Rodríguez TM</w:t>
      </w:r>
      <w:r w:rsidRPr="00E16316">
        <w:rPr>
          <w:rFonts w:ascii="Calibri" w:hAnsi="Calibri" w:cs="Calibri"/>
          <w:noProof/>
          <w:kern w:val="0"/>
          <w:lang w:val="es-ES"/>
        </w:rPr>
        <w:t xml:space="preserve">. </w:t>
      </w:r>
      <w:r w:rsidRPr="00E16316">
        <w:rPr>
          <w:rFonts w:ascii="Calibri" w:hAnsi="Calibri" w:cs="Calibri"/>
          <w:b/>
          <w:bCs/>
          <w:noProof/>
          <w:kern w:val="0"/>
          <w:lang w:val="es-ES"/>
        </w:rPr>
        <w:t>2012</w:t>
      </w:r>
      <w:r w:rsidRPr="00E16316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Adiciones a los esquizómidos de Cuba central, con la descripción de cuatro nuevos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owlandi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Reddell &amp; Cokendolpher 1995 (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21: 97–112.</w:t>
      </w:r>
    </w:p>
    <w:p w14:paraId="28F7212C" w14:textId="7D62B7DF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="001846FC" w:rsidRPr="001846FC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Rodríguez-Cabrera TM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9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Two remarkable new species of Hubbardiidae Cook, 1899 (Arachnida: Schizomida) from eastern Cuba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Ecologica Montenegrin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20: 40–54.</w:t>
      </w:r>
    </w:p>
    <w:p w14:paraId="2BC05D97" w14:textId="37F4D850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="001846FC" w:rsidRPr="001846FC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Rodríguez-Cabrera TM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21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Un nuevo género y una especie nuevos de Hubbardiinae Cook , 1899 (Schizomida: Hubbardiidae) de Cuba, con dos reubicaciones genéricas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Revista Ibérica de Aracnologí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39: 29–43.</w:t>
      </w:r>
    </w:p>
    <w:p w14:paraId="0DD34413" w14:textId="311D0014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eruel R</w:t>
      </w:r>
      <w:r w:rsidR="001846FC" w:rsidRPr="00E16316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Rodríguez TM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10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Apuntes sobre el género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Cokendolpheri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Armas, 2002, con la descripcíon de una nueva especie de Cuba central (Schizomida: Hubbardiidae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Boletín de la Sociedad Entomológica Aragones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46: 87–92.</w:t>
      </w:r>
    </w:p>
    <w:p w14:paraId="7CE734B0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Thorell T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1889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lang w:val="es-ES"/>
        </w:rPr>
        <w:t>Arganidi artrogastri birmani raccolti da L. Fea nel 1885-1887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Annali del Mudeo Civico di Storia Naturale di Genov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27: 521–729, pl. </w:t>
      </w:r>
      <w:r w:rsidRPr="00D42E15">
        <w:rPr>
          <w:rFonts w:ascii="Calibri" w:hAnsi="Calibri" w:cs="Calibri"/>
          <w:noProof/>
          <w:kern w:val="0"/>
          <w:lang w:val="en-GB"/>
        </w:rPr>
        <w:t>V.</w:t>
      </w:r>
    </w:p>
    <w:p w14:paraId="4CDD2F16" w14:textId="77777777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Villarreal MO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0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he first record of the genus </w:t>
      </w:r>
      <w:r w:rsidRPr="00FE35B4">
        <w:rPr>
          <w:rFonts w:ascii="Calibri" w:hAnsi="Calibri" w:cs="Calibri"/>
          <w:i/>
          <w:iCs/>
          <w:noProof/>
          <w:kern w:val="0"/>
          <w:lang w:val="en-GB"/>
        </w:rPr>
        <w:t>Zomu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Reddell &amp; Cokendolpher, 1995 (Schizomida: Hubbardiidae) from Samo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rthropoda Select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19: 81–83.</w:t>
      </w:r>
    </w:p>
    <w:p w14:paraId="5C642F3D" w14:textId="26B7D294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1846FC">
        <w:rPr>
          <w:rFonts w:ascii="Calibri" w:hAnsi="Calibri" w:cs="Calibri"/>
          <w:b/>
          <w:bCs/>
          <w:noProof/>
          <w:kern w:val="0"/>
          <w:lang w:val="es-ES"/>
        </w:rPr>
        <w:t>Villarreal MO, Armas LF de</w:t>
      </w:r>
      <w:r w:rsidR="001846FC" w:rsidRPr="001846FC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1846FC">
        <w:rPr>
          <w:rFonts w:ascii="Calibri" w:hAnsi="Calibri" w:cs="Calibri"/>
          <w:b/>
          <w:bCs/>
          <w:noProof/>
          <w:kern w:val="0"/>
          <w:lang w:val="es-ES"/>
        </w:rPr>
        <w:t xml:space="preserve"> García LF</w:t>
      </w:r>
      <w:r w:rsidRPr="001846FC">
        <w:rPr>
          <w:rFonts w:ascii="Calibri" w:hAnsi="Calibri" w:cs="Calibri"/>
          <w:noProof/>
          <w:kern w:val="0"/>
          <w:lang w:val="es-ES"/>
        </w:rPr>
        <w:t xml:space="preserve">. </w:t>
      </w:r>
      <w:r w:rsidRPr="001846FC">
        <w:rPr>
          <w:rFonts w:ascii="Calibri" w:hAnsi="Calibri" w:cs="Calibri"/>
          <w:b/>
          <w:bCs/>
          <w:noProof/>
          <w:kern w:val="0"/>
          <w:lang w:val="es-ES"/>
        </w:rPr>
        <w:t>2014</w:t>
      </w:r>
      <w:r w:rsidRPr="001846FC">
        <w:rPr>
          <w:rFonts w:ascii="Calibri" w:hAnsi="Calibri" w:cs="Calibri"/>
          <w:noProof/>
          <w:kern w:val="0"/>
          <w:lang w:val="es-ES"/>
        </w:rPr>
        <w:t xml:space="preserve">. 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A new species of </w:t>
      </w:r>
      <w:r w:rsidRPr="00FE35B4">
        <w:rPr>
          <w:rFonts w:ascii="Calibri" w:hAnsi="Calibri" w:cs="Calibri"/>
          <w:i/>
          <w:iCs/>
          <w:noProof/>
          <w:kern w:val="0"/>
          <w:lang w:val="en-GB"/>
        </w:rPr>
        <w:t>Piaro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(schizomida: Hubbardiidae) from venezuela, with taxonomic notes on the genus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Zootax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765: 371–381.</w:t>
      </w:r>
    </w:p>
    <w:p w14:paraId="0A75259C" w14:textId="09912106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Villarreal MO</w:t>
      </w:r>
      <w:r w:rsidR="001846FC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García LF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2012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A new species of </w:t>
      </w:r>
      <w:r w:rsidRPr="00FE35B4">
        <w:rPr>
          <w:rFonts w:ascii="Calibri" w:hAnsi="Calibri" w:cs="Calibri"/>
          <w:i/>
          <w:iCs/>
          <w:noProof/>
          <w:kern w:val="0"/>
          <w:lang w:val="en-GB"/>
        </w:rPr>
        <w:t>Piaro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Villarreal, Giupponi &amp; Tourinho, 2008 (Schizomida: Hubbardiidae) from Colombia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Turkish Journal of Zoology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36: 185–189.</w:t>
      </w:r>
    </w:p>
    <w:p w14:paraId="4B307B1B" w14:textId="0D271CCB" w:rsidR="00586559" w:rsidRPr="00C57D1B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s-ES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Villarreal MO, Giupponi APL</w:t>
      </w:r>
      <w:r w:rsidR="001846FC" w:rsidRPr="001846FC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Tourinho AL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8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New Venezuelan genus of Hubardiidae (Arachnida: Schizomida).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Zootaxa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1860: 60–68.</w:t>
      </w:r>
    </w:p>
    <w:p w14:paraId="1DEFA5CF" w14:textId="3E68E2A4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  <w:kern w:val="0"/>
          <w:lang w:val="en-GB"/>
        </w:rPr>
      </w:pPr>
      <w:r w:rsidRPr="00C57D1B">
        <w:rPr>
          <w:rFonts w:ascii="Calibri" w:hAnsi="Calibri" w:cs="Calibri"/>
          <w:b/>
          <w:bCs/>
          <w:noProof/>
          <w:kern w:val="0"/>
          <w:lang w:val="es-ES"/>
        </w:rPr>
        <w:t>Villarreal MO</w:t>
      </w:r>
      <w:r w:rsidR="001846FC" w:rsidRPr="00E16316">
        <w:rPr>
          <w:rFonts w:ascii="Calibri" w:hAnsi="Calibri" w:cs="Calibri"/>
          <w:b/>
          <w:bCs/>
          <w:noProof/>
          <w:kern w:val="0"/>
          <w:lang w:val="es-ES"/>
        </w:rPr>
        <w:t xml:space="preserve"> &amp;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 xml:space="preserve"> Teruel R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</w:t>
      </w:r>
      <w:r w:rsidRPr="00C57D1B">
        <w:rPr>
          <w:rFonts w:ascii="Calibri" w:hAnsi="Calibri" w:cs="Calibri"/>
          <w:b/>
          <w:bCs/>
          <w:noProof/>
          <w:kern w:val="0"/>
          <w:lang w:val="es-ES"/>
        </w:rPr>
        <w:t>2006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. Un nuevo </w:t>
      </w:r>
      <w:r w:rsidRPr="00C57D1B">
        <w:rPr>
          <w:rFonts w:ascii="Calibri" w:hAnsi="Calibri" w:cs="Calibri"/>
          <w:i/>
          <w:iCs/>
          <w:noProof/>
          <w:kern w:val="0"/>
          <w:lang w:val="es-ES"/>
        </w:rPr>
        <w:t>Hansenochrus</w:t>
      </w:r>
      <w:r w:rsidRPr="00C57D1B">
        <w:rPr>
          <w:rFonts w:ascii="Calibri" w:hAnsi="Calibri" w:cs="Calibri"/>
          <w:noProof/>
          <w:kern w:val="0"/>
          <w:lang w:val="es-ES"/>
        </w:rPr>
        <w:t xml:space="preserve"> Reddell &amp; Cokendolpher, 1995 (Schizomida: Hubbardiidae) de Venezuela noroccidental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Papeis Avulsos de Zoologia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6: 233–238.</w:t>
      </w:r>
    </w:p>
    <w:p w14:paraId="0DB8B85D" w14:textId="23A6C580" w:rsidR="00586559" w:rsidRPr="00D42E15" w:rsidRDefault="00586559" w:rsidP="00586559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</w:rPr>
      </w:pPr>
      <w:r w:rsidRPr="00D42E15">
        <w:rPr>
          <w:rFonts w:ascii="Calibri" w:hAnsi="Calibri" w:cs="Calibri"/>
          <w:b/>
          <w:bCs/>
          <w:noProof/>
          <w:kern w:val="0"/>
          <w:lang w:val="en-GB"/>
        </w:rPr>
        <w:t>Yamasaki T</w:t>
      </w:r>
      <w:r w:rsidR="001846FC">
        <w:rPr>
          <w:rFonts w:ascii="Calibri" w:hAnsi="Calibri" w:cs="Calibri"/>
          <w:b/>
          <w:bCs/>
          <w:noProof/>
          <w:kern w:val="0"/>
          <w:lang w:val="en-GB"/>
        </w:rPr>
        <w:t xml:space="preserve"> &amp;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 xml:space="preserve"> Shimojana M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</w:t>
      </w:r>
      <w:r w:rsidRPr="00D42E15">
        <w:rPr>
          <w:rFonts w:ascii="Calibri" w:hAnsi="Calibri" w:cs="Calibri"/>
          <w:b/>
          <w:bCs/>
          <w:noProof/>
          <w:kern w:val="0"/>
          <w:lang w:val="en-GB"/>
        </w:rPr>
        <w:t>1974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. Two schizomid whip-scorpions (Schizomida,Schizomidae) found in limestone Caves of the Ryukyu Islands and Taiwan. </w:t>
      </w:r>
      <w:r w:rsidRPr="00D42E15">
        <w:rPr>
          <w:rFonts w:ascii="Calibri" w:hAnsi="Calibri" w:cs="Calibri"/>
          <w:i/>
          <w:iCs/>
          <w:noProof/>
          <w:kern w:val="0"/>
          <w:lang w:val="en-GB"/>
        </w:rPr>
        <w:t>Annotationes Zoologicae Japonenses</w:t>
      </w:r>
      <w:r w:rsidRPr="00D42E15">
        <w:rPr>
          <w:rFonts w:ascii="Calibri" w:hAnsi="Calibri" w:cs="Calibri"/>
          <w:noProof/>
          <w:kern w:val="0"/>
          <w:lang w:val="en-GB"/>
        </w:rPr>
        <w:t xml:space="preserve"> 47: 175–186.</w:t>
      </w:r>
    </w:p>
    <w:p w14:paraId="7DC2E5C8" w14:textId="651F0A94" w:rsidR="00D37EC3" w:rsidRDefault="00586559" w:rsidP="00586559">
      <w:pPr>
        <w:widowControl w:val="0"/>
        <w:autoSpaceDE w:val="0"/>
        <w:autoSpaceDN w:val="0"/>
        <w:adjustRightInd w:val="0"/>
      </w:pPr>
      <w:r>
        <w:fldChar w:fldCharType="end"/>
      </w:r>
      <w:r w:rsidR="00E16316">
        <w:rPr>
          <w:b/>
          <w:bCs/>
        </w:rPr>
        <w:t>Zheng T, Gong J &amp; Zhang F</w:t>
      </w:r>
      <w:r w:rsidR="00E16316" w:rsidRPr="00E16316">
        <w:t>.</w:t>
      </w:r>
      <w:r w:rsidR="00E16316">
        <w:rPr>
          <w:b/>
          <w:bCs/>
        </w:rPr>
        <w:t xml:space="preserve"> 2024</w:t>
      </w:r>
      <w:r w:rsidR="00E16316">
        <w:t xml:space="preserve">. Two new species of </w:t>
      </w:r>
      <w:r w:rsidR="00E16316">
        <w:rPr>
          <w:i/>
          <w:iCs/>
        </w:rPr>
        <w:t>Bamazomus</w:t>
      </w:r>
      <w:r w:rsidR="00E16316">
        <w:t xml:space="preserve"> Harvey, 1992 from southern China (Schizomida, Hubbardiidae). </w:t>
      </w:r>
      <w:proofErr w:type="spellStart"/>
      <w:r w:rsidR="00E16316">
        <w:rPr>
          <w:i/>
          <w:iCs/>
        </w:rPr>
        <w:t>ZooKeys</w:t>
      </w:r>
      <w:proofErr w:type="spellEnd"/>
      <w:r w:rsidR="00E16316">
        <w:t xml:space="preserve"> </w:t>
      </w:r>
      <w:r w:rsidR="00B653F2">
        <w:t>1204: 337–353.</w:t>
      </w:r>
    </w:p>
    <w:p w14:paraId="0686AF28" w14:textId="77777777" w:rsidR="00B653F2" w:rsidRPr="00E16316" w:rsidRDefault="00B653F2" w:rsidP="00586559">
      <w:pPr>
        <w:widowControl w:val="0"/>
        <w:autoSpaceDE w:val="0"/>
        <w:autoSpaceDN w:val="0"/>
        <w:adjustRightInd w:val="0"/>
      </w:pPr>
    </w:p>
    <w:sectPr w:rsidR="00B653F2" w:rsidRPr="00E1631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527AF"/>
    <w:rsid w:val="001846FC"/>
    <w:rsid w:val="00190E07"/>
    <w:rsid w:val="005529D3"/>
    <w:rsid w:val="00586559"/>
    <w:rsid w:val="00705FED"/>
    <w:rsid w:val="00711BB5"/>
    <w:rsid w:val="008756FB"/>
    <w:rsid w:val="00927228"/>
    <w:rsid w:val="009F7171"/>
    <w:rsid w:val="00B04551"/>
    <w:rsid w:val="00B2079E"/>
    <w:rsid w:val="00B653F2"/>
    <w:rsid w:val="00C01823"/>
    <w:rsid w:val="00C527AF"/>
    <w:rsid w:val="00C57D1B"/>
    <w:rsid w:val="00D37EC3"/>
    <w:rsid w:val="00E16316"/>
    <w:rsid w:val="00E951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40D2CFC"/>
  <w15:chartTrackingRefBased/>
  <w15:docId w15:val="{F3661EC0-C6CE-6F40-A9C5-CA9847ACD0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E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527AF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kern w:val="0"/>
      <w:sz w:val="28"/>
      <w:szCs w:val="28"/>
      <w:lang w:val="en-US" w:bidi="en-US"/>
      <w14:ligatures w14:val="non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E95108"/>
    <w:pPr>
      <w:spacing w:after="80"/>
    </w:pPr>
    <w:rPr>
      <w:rFonts w:ascii="Times New Roman" w:eastAsia="Times New Roman" w:hAnsi="Times New Roman" w:cs="Times New Roman"/>
      <w:b/>
      <w:iCs/>
      <w:color w:val="595959" w:themeColor="text1" w:themeTint="A6"/>
      <w:sz w:val="20"/>
      <w:szCs w:val="18"/>
      <w:lang w:val="en-GB" w:eastAsia="de-DE"/>
    </w:rPr>
  </w:style>
  <w:style w:type="character" w:customStyle="1" w:styleId="Heading1Char">
    <w:name w:val="Heading 1 Char"/>
    <w:basedOn w:val="DefaultParagraphFont"/>
    <w:link w:val="Heading1"/>
    <w:uiPriority w:val="9"/>
    <w:rsid w:val="00C527AF"/>
    <w:rPr>
      <w:rFonts w:asciiTheme="majorHAnsi" w:eastAsiaTheme="majorEastAsia" w:hAnsiTheme="majorHAnsi" w:cstheme="majorBidi"/>
      <w:b/>
      <w:bCs/>
      <w:color w:val="2F5496" w:themeColor="accent1" w:themeShade="BF"/>
      <w:kern w:val="0"/>
      <w:sz w:val="28"/>
      <w:szCs w:val="28"/>
      <w:lang w:val="en-US" w:bidi="en-US"/>
      <w14:ligatures w14:val="none"/>
    </w:rPr>
  </w:style>
  <w:style w:type="paragraph" w:styleId="NormalWeb">
    <w:name w:val="Normal (Web)"/>
    <w:basedOn w:val="Normal"/>
    <w:uiPriority w:val="99"/>
    <w:semiHidden/>
    <w:unhideWhenUsed/>
    <w:rsid w:val="00586559"/>
    <w:rPr>
      <w:rFonts w:ascii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GB.XSL" StyleName="GB7714" Version="2005"/>
</file>

<file path=customXml/itemProps1.xml><?xml version="1.0" encoding="utf-8"?>
<ds:datastoreItem xmlns:ds="http://schemas.openxmlformats.org/officeDocument/2006/customXml" ds:itemID="{C197562C-34A3-0948-BC90-5B107C9850A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</TotalTime>
  <Pages>10</Pages>
  <Words>4830</Words>
  <Characters>27534</Characters>
  <Application>Microsoft Office Word</Application>
  <DocSecurity>0</DocSecurity>
  <Lines>229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3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ller, Sandro Pascal</dc:creator>
  <cp:keywords/>
  <dc:description/>
  <cp:lastModifiedBy>Muller, Sandro Pascal</cp:lastModifiedBy>
  <cp:revision>11</cp:revision>
  <dcterms:created xsi:type="dcterms:W3CDTF">2023-10-02T15:05:00Z</dcterms:created>
  <dcterms:modified xsi:type="dcterms:W3CDTF">2024-07-03T07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geological-magazine</vt:lpwstr>
  </property>
  <property fmtid="{D5CDD505-2E9C-101B-9397-08002B2CF9AE}" pid="15" name="Mendeley Recent Style Name 6_1">
    <vt:lpwstr>Geological Magazin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zoological-journal-of-the-linnean-society</vt:lpwstr>
  </property>
  <property fmtid="{D5CDD505-2E9C-101B-9397-08002B2CF9AE}" pid="21" name="Mendeley Recent Style Name 9_1">
    <vt:lpwstr>Zoological Journal of the Linnean Society</vt:lpwstr>
  </property>
</Properties>
</file>